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F10E7" w:rsidRDefault="00DF10E7" w:rsidP="00DF10E7">
      <w:pPr>
        <w:spacing w:after="120" w:line="312" w:lineRule="auto"/>
        <w:rPr>
          <w:rFonts w:ascii="Arial" w:hAnsi="Arial" w:cs="Arial"/>
          <w:i/>
          <w:sz w:val="28"/>
          <w:szCs w:val="16"/>
          <w:lang w:val="de-AT"/>
        </w:rPr>
      </w:pPr>
      <w:proofErr w:type="spellStart"/>
      <w:r w:rsidRPr="00A9778A">
        <w:rPr>
          <w:rFonts w:ascii="Arial" w:hAnsi="Arial" w:cs="Arial"/>
          <w:i/>
          <w:sz w:val="28"/>
          <w:szCs w:val="16"/>
          <w:lang w:val="de-AT"/>
        </w:rPr>
        <w:t>ÖGP</w:t>
      </w:r>
      <w:proofErr w:type="spellEnd"/>
      <w:r w:rsidRPr="00A9778A">
        <w:rPr>
          <w:rFonts w:ascii="Arial" w:hAnsi="Arial" w:cs="Arial"/>
          <w:i/>
          <w:sz w:val="28"/>
          <w:szCs w:val="16"/>
          <w:lang w:val="de-AT"/>
        </w:rPr>
        <w:t>-Jahrestagung 2017</w:t>
      </w:r>
    </w:p>
    <w:p w:rsidR="00551CCE" w:rsidRDefault="00551CCE" w:rsidP="00551CCE">
      <w:pPr>
        <w:shd w:val="clear" w:color="auto" w:fill="FFFFFF"/>
        <w:spacing w:after="160"/>
        <w:rPr>
          <w:rFonts w:ascii="Arial" w:hAnsi="Arial" w:cs="Arial"/>
          <w:u w:val="single"/>
          <w:lang w:val="sv-SE"/>
        </w:rPr>
      </w:pPr>
    </w:p>
    <w:p w:rsidR="00551CCE" w:rsidRPr="00551CCE" w:rsidRDefault="00551CCE" w:rsidP="00551CCE">
      <w:pPr>
        <w:spacing w:after="160"/>
        <w:rPr>
          <w:rFonts w:ascii="Arial" w:hAnsi="Arial" w:cs="Arial"/>
          <w:u w:val="single"/>
          <w:lang w:val="de-AT"/>
        </w:rPr>
      </w:pPr>
      <w:proofErr w:type="spellStart"/>
      <w:r w:rsidRPr="00551CCE">
        <w:rPr>
          <w:rFonts w:ascii="Arial" w:hAnsi="Arial" w:cs="Arial"/>
          <w:u w:val="single"/>
          <w:lang w:val="de-AT"/>
        </w:rPr>
        <w:t>OÄ.</w:t>
      </w:r>
      <w:r w:rsidRPr="00551CCE">
        <w:rPr>
          <w:rFonts w:ascii="Arial" w:hAnsi="Arial" w:cs="Arial"/>
          <w:u w:val="single"/>
          <w:vertAlign w:val="superscript"/>
          <w:lang w:val="de-AT"/>
        </w:rPr>
        <w:t>in</w:t>
      </w:r>
      <w:proofErr w:type="spellEnd"/>
      <w:r w:rsidRPr="00551CCE">
        <w:rPr>
          <w:rFonts w:ascii="Arial" w:hAnsi="Arial" w:cs="Arial"/>
          <w:u w:val="single"/>
          <w:lang w:val="de-AT"/>
        </w:rPr>
        <w:t xml:space="preserve"> Priv.-</w:t>
      </w:r>
      <w:proofErr w:type="spellStart"/>
      <w:r w:rsidRPr="00551CCE">
        <w:rPr>
          <w:rFonts w:ascii="Arial" w:hAnsi="Arial" w:cs="Arial"/>
          <w:u w:val="single"/>
          <w:lang w:val="de-AT"/>
        </w:rPr>
        <w:t>Doz.</w:t>
      </w:r>
      <w:r w:rsidRPr="00551CCE">
        <w:rPr>
          <w:rFonts w:ascii="Arial" w:hAnsi="Arial" w:cs="Arial"/>
          <w:u w:val="single"/>
          <w:vertAlign w:val="superscript"/>
          <w:lang w:val="de-AT"/>
        </w:rPr>
        <w:t>in</w:t>
      </w:r>
      <w:proofErr w:type="spellEnd"/>
      <w:r w:rsidRPr="00551CCE">
        <w:rPr>
          <w:rFonts w:ascii="Arial" w:hAnsi="Arial" w:cs="Arial"/>
          <w:u w:val="single"/>
          <w:lang w:val="de-AT"/>
        </w:rPr>
        <w:t xml:space="preserve"> </w:t>
      </w:r>
      <w:proofErr w:type="spellStart"/>
      <w:r w:rsidRPr="00551CCE">
        <w:rPr>
          <w:rFonts w:ascii="Arial" w:hAnsi="Arial" w:cs="Arial"/>
          <w:u w:val="single"/>
          <w:lang w:val="de-AT"/>
        </w:rPr>
        <w:t>Dr.</w:t>
      </w:r>
      <w:r w:rsidRPr="00551CCE">
        <w:rPr>
          <w:rFonts w:ascii="Arial" w:hAnsi="Arial" w:cs="Arial"/>
          <w:u w:val="single"/>
          <w:vertAlign w:val="superscript"/>
          <w:lang w:val="de-AT"/>
        </w:rPr>
        <w:t>in</w:t>
      </w:r>
      <w:proofErr w:type="spellEnd"/>
      <w:r w:rsidRPr="00551CCE">
        <w:rPr>
          <w:rFonts w:ascii="Arial" w:hAnsi="Arial" w:cs="Arial"/>
          <w:u w:val="single"/>
          <w:lang w:val="de-AT"/>
        </w:rPr>
        <w:t xml:space="preserve"> Angela Zacharasiewicz, MBA</w:t>
      </w:r>
    </w:p>
    <w:p w:rsidR="001A1D24" w:rsidRPr="001A2116" w:rsidRDefault="003F6F6A" w:rsidP="00DF10E7">
      <w:pPr>
        <w:spacing w:line="312" w:lineRule="auto"/>
        <w:rPr>
          <w:rFonts w:ascii="Arial" w:hAnsi="Arial" w:cs="Arial"/>
          <w:b/>
          <w:sz w:val="32"/>
          <w:szCs w:val="16"/>
          <w:lang w:val="de-AT"/>
        </w:rPr>
      </w:pPr>
      <w:r w:rsidRPr="001A2116">
        <w:rPr>
          <w:rFonts w:ascii="Arial" w:hAnsi="Arial" w:cs="Arial"/>
          <w:b/>
          <w:sz w:val="32"/>
          <w:szCs w:val="16"/>
          <w:lang w:val="de-AT"/>
        </w:rPr>
        <w:t>Forschung zeigt: Kinder mit schlechten Lungenfunktionswerten haben „schlechte Karten“</w:t>
      </w:r>
    </w:p>
    <w:p w:rsidR="0022519E" w:rsidRPr="00551CCE" w:rsidRDefault="00411CF9" w:rsidP="00C90D57">
      <w:pPr>
        <w:spacing w:before="120" w:after="120" w:line="312" w:lineRule="auto"/>
        <w:rPr>
          <w:rFonts w:ascii="Arial" w:hAnsi="Arial" w:cs="Arial"/>
          <w:b/>
          <w:szCs w:val="16"/>
          <w:u w:val="single"/>
          <w:lang w:val="de-AT"/>
        </w:rPr>
      </w:pPr>
      <w:r w:rsidRPr="00551CCE">
        <w:rPr>
          <w:rFonts w:ascii="Arial" w:hAnsi="Arial" w:cs="Arial"/>
          <w:b/>
          <w:szCs w:val="16"/>
          <w:u w:val="single"/>
          <w:lang w:val="de-AT"/>
        </w:rPr>
        <w:t xml:space="preserve">Zustand der Lunge </w:t>
      </w:r>
      <w:r w:rsidR="003F6F6A" w:rsidRPr="00551CCE">
        <w:rPr>
          <w:rFonts w:ascii="Arial" w:hAnsi="Arial" w:cs="Arial"/>
          <w:b/>
          <w:szCs w:val="16"/>
          <w:u w:val="single"/>
          <w:lang w:val="de-AT"/>
        </w:rPr>
        <w:t>in der Kindheit ist wichtiger Faktor für Lebenserwartung</w:t>
      </w:r>
    </w:p>
    <w:p w:rsidR="000D26E7" w:rsidRPr="00CC35A8" w:rsidRDefault="0022519E" w:rsidP="000D26E7">
      <w:pPr>
        <w:spacing w:line="312" w:lineRule="auto"/>
        <w:rPr>
          <w:rFonts w:ascii="Arial" w:hAnsi="Arial" w:cs="Arial"/>
          <w:b/>
          <w:sz w:val="22"/>
          <w:szCs w:val="22"/>
          <w:lang w:val="de-AT"/>
        </w:rPr>
      </w:pPr>
      <w:proofErr w:type="spellStart"/>
      <w:r w:rsidRPr="00105C80">
        <w:rPr>
          <w:rFonts w:ascii="Arial" w:hAnsi="Arial" w:cs="Arial"/>
          <w:b/>
          <w:sz w:val="22"/>
          <w:szCs w:val="22"/>
          <w:lang w:val="de-AT"/>
        </w:rPr>
        <w:t>COPD</w:t>
      </w:r>
      <w:proofErr w:type="spellEnd"/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, Asthma und andere Lungenerkrankungen kosten weltweit jedes Jahr Millionen Menschen </w:t>
      </w:r>
      <w:r w:rsidR="00B35293" w:rsidRPr="00105C80">
        <w:rPr>
          <w:rFonts w:ascii="Arial" w:hAnsi="Arial" w:cs="Arial"/>
          <w:b/>
          <w:sz w:val="22"/>
          <w:szCs w:val="22"/>
          <w:lang w:val="de-AT"/>
        </w:rPr>
        <w:t>das</w:t>
      </w:r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Leben und sind auch in Österreich im Vormarsch. Neueste wissenschaftliche Erkenntnisse zeigen, dass </w:t>
      </w:r>
      <w:r w:rsidR="00803E7C">
        <w:rPr>
          <w:rFonts w:ascii="Arial" w:hAnsi="Arial" w:cs="Arial"/>
          <w:b/>
          <w:sz w:val="22"/>
          <w:szCs w:val="22"/>
          <w:lang w:val="de-AT"/>
        </w:rPr>
        <w:t>der Zustand der Lunge in der Kindheit noch größere Auswirkungen auf die Lungenges</w:t>
      </w:r>
      <w:r w:rsidR="00757C7C">
        <w:rPr>
          <w:rFonts w:ascii="Arial" w:hAnsi="Arial" w:cs="Arial"/>
          <w:b/>
          <w:sz w:val="22"/>
          <w:szCs w:val="22"/>
          <w:lang w:val="de-AT"/>
        </w:rPr>
        <w:t>undheit im Erwachsenenalter hat</w:t>
      </w:r>
      <w:r w:rsidR="00803E7C">
        <w:rPr>
          <w:rFonts w:ascii="Arial" w:hAnsi="Arial" w:cs="Arial"/>
          <w:b/>
          <w:sz w:val="22"/>
          <w:szCs w:val="22"/>
          <w:lang w:val="de-AT"/>
        </w:rPr>
        <w:t xml:space="preserve"> als bisher angenommen: </w:t>
      </w:r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Kinder mit einer gesunden Lunge </w:t>
      </w:r>
      <w:r w:rsidR="00803E7C">
        <w:rPr>
          <w:rFonts w:ascii="Arial" w:hAnsi="Arial" w:cs="Arial"/>
          <w:b/>
          <w:sz w:val="22"/>
          <w:szCs w:val="22"/>
          <w:lang w:val="de-AT"/>
        </w:rPr>
        <w:t xml:space="preserve">sind </w:t>
      </w:r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als Erwachsene deutlich seltener von Lungenerkrankungen betroffen und </w:t>
      </w:r>
      <w:r w:rsidR="00803E7C">
        <w:rPr>
          <w:rFonts w:ascii="Arial" w:hAnsi="Arial" w:cs="Arial"/>
          <w:b/>
          <w:sz w:val="22"/>
          <w:szCs w:val="22"/>
          <w:lang w:val="de-AT"/>
        </w:rPr>
        <w:t xml:space="preserve">haben </w:t>
      </w:r>
      <w:r w:rsidRPr="00105C80">
        <w:rPr>
          <w:rFonts w:ascii="Arial" w:hAnsi="Arial" w:cs="Arial"/>
          <w:b/>
          <w:sz w:val="22"/>
          <w:szCs w:val="22"/>
          <w:lang w:val="de-AT"/>
        </w:rPr>
        <w:t>eine deutlich höhere Lebenserwartung.</w:t>
      </w:r>
      <w:r w:rsidR="00427970" w:rsidRPr="00105C80">
        <w:rPr>
          <w:rFonts w:ascii="Arial" w:hAnsi="Arial" w:cs="Arial"/>
          <w:b/>
          <w:sz w:val="22"/>
          <w:szCs w:val="22"/>
          <w:lang w:val="de-AT"/>
        </w:rPr>
        <w:t xml:space="preserve"> Wird die Lunge aber bereits in frühen Jahren geschädigt, so treten beim Erwachsenen vermehrt Lungenerkrankungen auf, die die Lebenserwartung drastisch reduzieren können. </w:t>
      </w:r>
      <w:r w:rsidRPr="00105C80">
        <w:rPr>
          <w:rFonts w:ascii="Arial" w:hAnsi="Arial" w:cs="Arial"/>
          <w:b/>
          <w:sz w:val="22"/>
          <w:szCs w:val="22"/>
          <w:lang w:val="de-AT"/>
        </w:rPr>
        <w:t>Daher kommt dem Schutz der kindlichen Lunge ein besonders hoher Stellenwert zu, wie Priv.-</w:t>
      </w:r>
      <w:proofErr w:type="spellStart"/>
      <w:r w:rsidRPr="00105C80">
        <w:rPr>
          <w:rFonts w:ascii="Arial" w:hAnsi="Arial" w:cs="Arial"/>
          <w:b/>
          <w:sz w:val="22"/>
          <w:szCs w:val="22"/>
          <w:lang w:val="de-AT"/>
        </w:rPr>
        <w:t>Doz.</w:t>
      </w:r>
      <w:r w:rsidRPr="00105C80">
        <w:rPr>
          <w:rFonts w:ascii="Arial" w:hAnsi="Arial" w:cs="Arial"/>
          <w:b/>
          <w:sz w:val="22"/>
          <w:szCs w:val="22"/>
          <w:vertAlign w:val="superscript"/>
          <w:lang w:val="de-AT"/>
        </w:rPr>
        <w:t>in</w:t>
      </w:r>
      <w:proofErr w:type="spellEnd"/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</w:t>
      </w:r>
      <w:proofErr w:type="spellStart"/>
      <w:r w:rsidRPr="00105C80">
        <w:rPr>
          <w:rFonts w:ascii="Arial" w:hAnsi="Arial" w:cs="Arial"/>
          <w:b/>
          <w:sz w:val="22"/>
          <w:szCs w:val="22"/>
          <w:lang w:val="de-AT"/>
        </w:rPr>
        <w:t>Dr.</w:t>
      </w:r>
      <w:r w:rsidRPr="00105C80">
        <w:rPr>
          <w:rFonts w:ascii="Arial" w:hAnsi="Arial" w:cs="Arial"/>
          <w:b/>
          <w:sz w:val="22"/>
          <w:szCs w:val="22"/>
          <w:vertAlign w:val="superscript"/>
          <w:lang w:val="de-AT"/>
        </w:rPr>
        <w:t>in</w:t>
      </w:r>
      <w:proofErr w:type="spellEnd"/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Angela Zacharasi</w:t>
      </w:r>
      <w:r w:rsidR="000302B0">
        <w:rPr>
          <w:rFonts w:ascii="Arial" w:hAnsi="Arial" w:cs="Arial"/>
          <w:b/>
          <w:sz w:val="22"/>
          <w:szCs w:val="22"/>
          <w:lang w:val="de-AT"/>
        </w:rPr>
        <w:t>e</w:t>
      </w:r>
      <w:r w:rsidRPr="00105C80">
        <w:rPr>
          <w:rFonts w:ascii="Arial" w:hAnsi="Arial" w:cs="Arial"/>
          <w:b/>
          <w:sz w:val="22"/>
          <w:szCs w:val="22"/>
          <w:lang w:val="de-AT"/>
        </w:rPr>
        <w:t>wicz</w:t>
      </w:r>
      <w:r w:rsidR="000D26E7">
        <w:rPr>
          <w:rFonts w:ascii="Arial" w:hAnsi="Arial" w:cs="Arial"/>
          <w:b/>
          <w:sz w:val="22"/>
          <w:szCs w:val="22"/>
          <w:lang w:val="de-AT"/>
        </w:rPr>
        <w:t xml:space="preserve">, </w:t>
      </w:r>
      <w:r w:rsidR="000D26E7" w:rsidRPr="00CC35A8">
        <w:rPr>
          <w:rFonts w:ascii="Arial" w:hAnsi="Arial" w:cs="Arial"/>
          <w:b/>
          <w:sz w:val="22"/>
          <w:szCs w:val="22"/>
          <w:lang w:val="de-AT"/>
        </w:rPr>
        <w:t xml:space="preserve">leitende Oberärztin der Abteilung für Kinder- und Jugendheilkunde im Wilhelminenspital, Wien, </w:t>
      </w:r>
    </w:p>
    <w:p w:rsidR="0022519E" w:rsidRPr="00105C80" w:rsidRDefault="0022519E" w:rsidP="00CC35A8">
      <w:pPr>
        <w:spacing w:after="120" w:line="312" w:lineRule="auto"/>
        <w:rPr>
          <w:rFonts w:ascii="Arial" w:hAnsi="Arial" w:cs="Arial"/>
          <w:b/>
          <w:sz w:val="22"/>
          <w:szCs w:val="22"/>
          <w:lang w:val="de-AT"/>
        </w:rPr>
      </w:pPr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im Rahmen der </w:t>
      </w:r>
      <w:r w:rsidR="00411CF9">
        <w:rPr>
          <w:rFonts w:ascii="Arial" w:hAnsi="Arial" w:cs="Arial"/>
          <w:b/>
          <w:sz w:val="22"/>
          <w:szCs w:val="22"/>
          <w:lang w:val="de-AT"/>
        </w:rPr>
        <w:t xml:space="preserve">Pressekonferenz zur </w:t>
      </w:r>
      <w:r w:rsidRPr="00105C80">
        <w:rPr>
          <w:rFonts w:ascii="Arial" w:hAnsi="Arial" w:cs="Arial"/>
          <w:b/>
          <w:sz w:val="22"/>
          <w:szCs w:val="22"/>
          <w:lang w:val="de-AT"/>
        </w:rPr>
        <w:t>Jahrestagung der Österreichischen Gesellschaft für Pneumologie</w:t>
      </w:r>
      <w:r w:rsidR="003256C5">
        <w:rPr>
          <w:rFonts w:ascii="Arial" w:hAnsi="Arial" w:cs="Arial"/>
          <w:b/>
          <w:sz w:val="22"/>
          <w:szCs w:val="22"/>
          <w:lang w:val="de-AT"/>
        </w:rPr>
        <w:t xml:space="preserve"> (</w:t>
      </w:r>
      <w:proofErr w:type="spellStart"/>
      <w:r w:rsidR="003256C5">
        <w:rPr>
          <w:rFonts w:ascii="Arial" w:hAnsi="Arial" w:cs="Arial"/>
          <w:b/>
          <w:sz w:val="22"/>
          <w:szCs w:val="22"/>
          <w:lang w:val="de-AT"/>
        </w:rPr>
        <w:t>ÖGP</w:t>
      </w:r>
      <w:proofErr w:type="spellEnd"/>
      <w:r w:rsidR="003256C5">
        <w:rPr>
          <w:rFonts w:ascii="Arial" w:hAnsi="Arial" w:cs="Arial"/>
          <w:b/>
          <w:sz w:val="22"/>
          <w:szCs w:val="22"/>
          <w:lang w:val="de-AT"/>
        </w:rPr>
        <w:t>)</w:t>
      </w:r>
      <w:r w:rsidR="00411CF9">
        <w:rPr>
          <w:rFonts w:ascii="Arial" w:hAnsi="Arial" w:cs="Arial"/>
          <w:b/>
          <w:sz w:val="22"/>
          <w:szCs w:val="22"/>
          <w:lang w:val="de-AT"/>
        </w:rPr>
        <w:t>, die heuer</w:t>
      </w:r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in Innsbruck</w:t>
      </w:r>
      <w:r w:rsidR="00411CF9">
        <w:rPr>
          <w:rFonts w:ascii="Arial" w:hAnsi="Arial" w:cs="Arial"/>
          <w:b/>
          <w:sz w:val="22"/>
          <w:szCs w:val="22"/>
          <w:lang w:val="de-AT"/>
        </w:rPr>
        <w:t xml:space="preserve"> stattfindet,</w:t>
      </w:r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erläuterte. </w:t>
      </w:r>
    </w:p>
    <w:p w:rsidR="0022519E" w:rsidRPr="00105C80" w:rsidRDefault="0022519E" w:rsidP="00C90D57">
      <w:pPr>
        <w:spacing w:after="120" w:line="312" w:lineRule="auto"/>
        <w:rPr>
          <w:rFonts w:ascii="Arial" w:hAnsi="Arial" w:cs="Arial"/>
          <w:sz w:val="22"/>
          <w:szCs w:val="22"/>
        </w:rPr>
      </w:pPr>
      <w:r w:rsidRPr="00105C80">
        <w:rPr>
          <w:rFonts w:ascii="Arial" w:hAnsi="Arial" w:cs="Arial"/>
          <w:sz w:val="22"/>
          <w:szCs w:val="22"/>
        </w:rPr>
        <w:t xml:space="preserve">Chronisch obstruktive Lungenerkrankungen – </w:t>
      </w:r>
      <w:proofErr w:type="spellStart"/>
      <w:r w:rsidRPr="00105C80">
        <w:rPr>
          <w:rFonts w:ascii="Arial" w:hAnsi="Arial" w:cs="Arial"/>
          <w:sz w:val="22"/>
          <w:szCs w:val="22"/>
        </w:rPr>
        <w:t>COPD</w:t>
      </w:r>
      <w:proofErr w:type="spellEnd"/>
      <w:r w:rsidRPr="00105C80">
        <w:rPr>
          <w:rFonts w:ascii="Arial" w:hAnsi="Arial" w:cs="Arial"/>
          <w:sz w:val="22"/>
          <w:szCs w:val="22"/>
        </w:rPr>
        <w:t xml:space="preserve">, Lungenemphysem und chronisch obstruktive Bronchitis – sind nach Herzinfarkt und Schlaganfall die dritthäufigste Todesursache weltweit und ihre Häufigkeit ist im Ansteigen begriffen. </w:t>
      </w:r>
      <w:proofErr w:type="spellStart"/>
      <w:r w:rsidRPr="00105C80">
        <w:rPr>
          <w:rFonts w:ascii="Arial" w:hAnsi="Arial" w:cs="Arial"/>
          <w:sz w:val="22"/>
          <w:szCs w:val="22"/>
        </w:rPr>
        <w:t>COPD</w:t>
      </w:r>
      <w:proofErr w:type="spellEnd"/>
      <w:r w:rsidRPr="00105C80">
        <w:rPr>
          <w:rFonts w:ascii="Arial" w:hAnsi="Arial" w:cs="Arial"/>
          <w:sz w:val="22"/>
          <w:szCs w:val="22"/>
        </w:rPr>
        <w:t xml:space="preserve"> ist nicht heilbar und führt zur Zerstörung der Bronchien, der Lungenbläschen und der Lungengefäße. Wer an </w:t>
      </w:r>
      <w:proofErr w:type="spellStart"/>
      <w:r w:rsidRPr="00105C80">
        <w:rPr>
          <w:rFonts w:ascii="Arial" w:hAnsi="Arial" w:cs="Arial"/>
          <w:sz w:val="22"/>
          <w:szCs w:val="22"/>
        </w:rPr>
        <w:t>COPD</w:t>
      </w:r>
      <w:proofErr w:type="spellEnd"/>
      <w:r w:rsidRPr="00105C80">
        <w:rPr>
          <w:rFonts w:ascii="Arial" w:hAnsi="Arial" w:cs="Arial"/>
          <w:sz w:val="22"/>
          <w:szCs w:val="22"/>
        </w:rPr>
        <w:t xml:space="preserve"> erkrankt ist, muss damit rechnen, dass seine Lebenserwartung um bis zu zehn Jahre verkürzt ist. </w:t>
      </w:r>
    </w:p>
    <w:p w:rsidR="0022519E" w:rsidRPr="00105C80" w:rsidRDefault="0022519E" w:rsidP="00C80A02">
      <w:pPr>
        <w:spacing w:after="40" w:line="312" w:lineRule="auto"/>
        <w:rPr>
          <w:rFonts w:ascii="Arial" w:hAnsi="Arial" w:cs="Arial"/>
          <w:b/>
          <w:sz w:val="22"/>
          <w:szCs w:val="22"/>
        </w:rPr>
      </w:pPr>
      <w:r w:rsidRPr="00105C80">
        <w:rPr>
          <w:rFonts w:ascii="Arial" w:hAnsi="Arial" w:cs="Arial"/>
          <w:b/>
          <w:sz w:val="22"/>
          <w:szCs w:val="22"/>
        </w:rPr>
        <w:t xml:space="preserve">Risikofaktoren </w:t>
      </w:r>
      <w:r w:rsidR="00411CF9">
        <w:rPr>
          <w:rFonts w:ascii="Arial" w:hAnsi="Arial" w:cs="Arial"/>
          <w:b/>
          <w:sz w:val="22"/>
          <w:szCs w:val="22"/>
        </w:rPr>
        <w:t xml:space="preserve">vor der Geburt und </w:t>
      </w:r>
      <w:r w:rsidR="00C80A02" w:rsidRPr="00105C80">
        <w:rPr>
          <w:rFonts w:ascii="Arial" w:hAnsi="Arial" w:cs="Arial"/>
          <w:b/>
          <w:sz w:val="22"/>
          <w:szCs w:val="22"/>
        </w:rPr>
        <w:t xml:space="preserve">in der Kindheit </w:t>
      </w:r>
      <w:r w:rsidRPr="00105C80">
        <w:rPr>
          <w:rFonts w:ascii="Arial" w:hAnsi="Arial" w:cs="Arial"/>
          <w:b/>
          <w:sz w:val="22"/>
          <w:szCs w:val="22"/>
        </w:rPr>
        <w:t>meiden</w:t>
      </w:r>
      <w:r w:rsidR="00C80A02" w:rsidRPr="00105C80">
        <w:rPr>
          <w:rFonts w:ascii="Arial" w:hAnsi="Arial" w:cs="Arial"/>
          <w:b/>
          <w:sz w:val="22"/>
          <w:szCs w:val="22"/>
        </w:rPr>
        <w:t>, hilft lebenslang</w:t>
      </w:r>
    </w:p>
    <w:p w:rsidR="00B24687" w:rsidRPr="00105C80" w:rsidRDefault="0022519E" w:rsidP="00C90D57">
      <w:pPr>
        <w:spacing w:after="120" w:line="312" w:lineRule="auto"/>
        <w:rPr>
          <w:rFonts w:ascii="Arial" w:hAnsi="Arial" w:cs="Arial"/>
          <w:sz w:val="22"/>
          <w:szCs w:val="22"/>
          <w:lang w:eastAsia="de-AT"/>
        </w:rPr>
      </w:pPr>
      <w:r w:rsidRPr="00105C80">
        <w:rPr>
          <w:rFonts w:ascii="Arial" w:hAnsi="Arial" w:cs="Arial"/>
          <w:sz w:val="22"/>
          <w:szCs w:val="22"/>
        </w:rPr>
        <w:t>Zacharasiewicz: „</w:t>
      </w:r>
      <w:proofErr w:type="spellStart"/>
      <w:r w:rsidRPr="00105C80">
        <w:rPr>
          <w:rFonts w:ascii="Arial" w:hAnsi="Arial" w:cs="Arial"/>
          <w:sz w:val="22"/>
          <w:szCs w:val="22"/>
        </w:rPr>
        <w:t>COPD</w:t>
      </w:r>
      <w:proofErr w:type="spellEnd"/>
      <w:r w:rsidRPr="00105C80">
        <w:rPr>
          <w:rFonts w:ascii="Arial" w:hAnsi="Arial" w:cs="Arial"/>
          <w:sz w:val="22"/>
          <w:szCs w:val="22"/>
        </w:rPr>
        <w:t xml:space="preserve"> ist eine Erkrankung, </w:t>
      </w:r>
      <w:r w:rsidR="00D60FE3">
        <w:rPr>
          <w:rFonts w:ascii="Arial" w:hAnsi="Arial" w:cs="Arial"/>
          <w:sz w:val="22"/>
          <w:szCs w:val="22"/>
        </w:rPr>
        <w:t xml:space="preserve">die </w:t>
      </w:r>
      <w:r w:rsidR="00245F40">
        <w:rPr>
          <w:rFonts w:ascii="Arial" w:hAnsi="Arial" w:cs="Arial"/>
          <w:sz w:val="22"/>
          <w:szCs w:val="22"/>
        </w:rPr>
        <w:t xml:space="preserve">sehr oft </w:t>
      </w:r>
      <w:r w:rsidR="00D60FE3">
        <w:rPr>
          <w:rFonts w:ascii="Arial" w:hAnsi="Arial" w:cs="Arial"/>
          <w:sz w:val="22"/>
          <w:szCs w:val="22"/>
        </w:rPr>
        <w:t>durch das R</w:t>
      </w:r>
      <w:r w:rsidR="00545DB7">
        <w:rPr>
          <w:rFonts w:ascii="Arial" w:hAnsi="Arial" w:cs="Arial"/>
          <w:sz w:val="22"/>
          <w:szCs w:val="22"/>
        </w:rPr>
        <w:t>auchen verursacht wird. Nur zu einem geringen Prozentsatz erkranken auch Nichtraucher</w:t>
      </w:r>
      <w:r w:rsidR="00411CF9">
        <w:rPr>
          <w:rFonts w:ascii="Arial" w:hAnsi="Arial" w:cs="Arial"/>
          <w:sz w:val="22"/>
          <w:szCs w:val="22"/>
        </w:rPr>
        <w:t>*</w:t>
      </w:r>
      <w:r w:rsidR="00545DB7">
        <w:rPr>
          <w:rFonts w:ascii="Arial" w:hAnsi="Arial" w:cs="Arial"/>
          <w:sz w:val="22"/>
          <w:szCs w:val="22"/>
        </w:rPr>
        <w:t xml:space="preserve"> daran. Nun aber zeigt sich, dass </w:t>
      </w:r>
      <w:r w:rsidRPr="00105C80">
        <w:rPr>
          <w:rFonts w:ascii="Arial" w:hAnsi="Arial" w:cs="Arial"/>
          <w:sz w:val="22"/>
          <w:szCs w:val="22"/>
        </w:rPr>
        <w:t xml:space="preserve">im Kindesalter und sogar schon vor der Geburt </w:t>
      </w:r>
      <w:r w:rsidR="00545DB7">
        <w:rPr>
          <w:rFonts w:ascii="Arial" w:hAnsi="Arial" w:cs="Arial"/>
          <w:sz w:val="22"/>
          <w:szCs w:val="22"/>
        </w:rPr>
        <w:t xml:space="preserve">die </w:t>
      </w:r>
      <w:r w:rsidRPr="00105C80">
        <w:rPr>
          <w:rFonts w:ascii="Arial" w:hAnsi="Arial" w:cs="Arial"/>
          <w:sz w:val="22"/>
          <w:szCs w:val="22"/>
        </w:rPr>
        <w:t xml:space="preserve">Grundlagen </w:t>
      </w:r>
      <w:r w:rsidR="00545DB7">
        <w:rPr>
          <w:rFonts w:ascii="Arial" w:hAnsi="Arial" w:cs="Arial"/>
          <w:sz w:val="22"/>
          <w:szCs w:val="22"/>
        </w:rPr>
        <w:t xml:space="preserve">zur </w:t>
      </w:r>
      <w:proofErr w:type="spellStart"/>
      <w:r w:rsidR="00545DB7">
        <w:rPr>
          <w:rFonts w:ascii="Arial" w:hAnsi="Arial" w:cs="Arial"/>
          <w:sz w:val="22"/>
          <w:szCs w:val="22"/>
        </w:rPr>
        <w:t>COPD</w:t>
      </w:r>
      <w:proofErr w:type="spellEnd"/>
      <w:r w:rsidR="00545DB7">
        <w:rPr>
          <w:rFonts w:ascii="Arial" w:hAnsi="Arial" w:cs="Arial"/>
          <w:sz w:val="22"/>
          <w:szCs w:val="22"/>
        </w:rPr>
        <w:t xml:space="preserve"> gelegt werden können. Wenn man dann als Erwachsener auch noch raucht, steigt das Risiko natürlich noch weiter an. Die beste Prävention gegen </w:t>
      </w:r>
      <w:proofErr w:type="spellStart"/>
      <w:r w:rsidR="00545DB7">
        <w:rPr>
          <w:rFonts w:ascii="Arial" w:hAnsi="Arial" w:cs="Arial"/>
          <w:sz w:val="22"/>
          <w:szCs w:val="22"/>
        </w:rPr>
        <w:t>COPD</w:t>
      </w:r>
      <w:proofErr w:type="spellEnd"/>
      <w:r w:rsidR="00545DB7">
        <w:rPr>
          <w:rFonts w:ascii="Arial" w:hAnsi="Arial" w:cs="Arial"/>
          <w:sz w:val="22"/>
          <w:szCs w:val="22"/>
        </w:rPr>
        <w:t xml:space="preserve"> ist daher </w:t>
      </w:r>
      <w:r w:rsidR="00AA1088" w:rsidRPr="00105C80">
        <w:rPr>
          <w:rFonts w:ascii="Arial" w:hAnsi="Arial" w:cs="Arial"/>
          <w:sz w:val="22"/>
          <w:szCs w:val="22"/>
        </w:rPr>
        <w:t xml:space="preserve">– </w:t>
      </w:r>
      <w:r w:rsidR="00B543B2">
        <w:rPr>
          <w:rFonts w:ascii="Arial" w:hAnsi="Arial" w:cs="Arial"/>
          <w:sz w:val="22"/>
          <w:szCs w:val="22"/>
        </w:rPr>
        <w:t>neben dem Nicht</w:t>
      </w:r>
      <w:r w:rsidR="007616EE">
        <w:rPr>
          <w:rFonts w:ascii="Arial" w:hAnsi="Arial" w:cs="Arial"/>
          <w:sz w:val="22"/>
          <w:szCs w:val="22"/>
        </w:rPr>
        <w:t>r</w:t>
      </w:r>
      <w:r w:rsidR="00B543B2">
        <w:rPr>
          <w:rFonts w:ascii="Arial" w:hAnsi="Arial" w:cs="Arial"/>
          <w:sz w:val="22"/>
          <w:szCs w:val="22"/>
        </w:rPr>
        <w:t xml:space="preserve">auchen </w:t>
      </w:r>
      <w:r w:rsidR="00AA1088">
        <w:rPr>
          <w:rFonts w:ascii="Arial" w:hAnsi="Arial" w:cs="Arial"/>
          <w:sz w:val="22"/>
          <w:szCs w:val="22"/>
        </w:rPr>
        <w:t>–</w:t>
      </w:r>
      <w:r w:rsidR="00B543B2">
        <w:rPr>
          <w:rFonts w:ascii="Arial" w:hAnsi="Arial" w:cs="Arial"/>
          <w:sz w:val="22"/>
          <w:szCs w:val="22"/>
        </w:rPr>
        <w:t xml:space="preserve"> </w:t>
      </w:r>
      <w:r w:rsidR="00545DB7">
        <w:rPr>
          <w:rFonts w:ascii="Arial" w:hAnsi="Arial" w:cs="Arial"/>
          <w:sz w:val="22"/>
          <w:szCs w:val="22"/>
        </w:rPr>
        <w:t xml:space="preserve">eine gesunde Kinderlunge. </w:t>
      </w:r>
      <w:r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Wegen der Langzeiteffekte von frühen </w:t>
      </w:r>
      <w:r w:rsidR="00245F40">
        <w:rPr>
          <w:rFonts w:ascii="Arial" w:eastAsiaTheme="minorHAnsi" w:hAnsi="Arial" w:cs="Arial"/>
          <w:sz w:val="22"/>
          <w:szCs w:val="22"/>
          <w:lang w:eastAsia="en-US"/>
        </w:rPr>
        <w:lastRenderedPageBreak/>
        <w:t>Lungens</w:t>
      </w:r>
      <w:r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chäden ist es daher von oberster </w:t>
      </w:r>
      <w:r w:rsidR="00B35293" w:rsidRPr="00105C80">
        <w:rPr>
          <w:rFonts w:ascii="Arial" w:eastAsiaTheme="minorHAnsi" w:hAnsi="Arial" w:cs="Arial"/>
          <w:sz w:val="22"/>
          <w:szCs w:val="22"/>
          <w:lang w:eastAsia="en-US"/>
        </w:rPr>
        <w:t>Priorität,</w:t>
      </w:r>
      <w:r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 </w:t>
      </w:r>
      <w:r w:rsidR="00B35293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Kinder </w:t>
      </w:r>
      <w:r w:rsidR="003322AC" w:rsidRPr="00105C80">
        <w:rPr>
          <w:rFonts w:ascii="Arial" w:eastAsiaTheme="minorHAnsi" w:hAnsi="Arial" w:cs="Arial"/>
          <w:sz w:val="22"/>
          <w:szCs w:val="22"/>
          <w:lang w:eastAsia="en-US"/>
        </w:rPr>
        <w:t>keinem</w:t>
      </w:r>
      <w:r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 </w:t>
      </w:r>
      <w:r w:rsidR="00C80A02" w:rsidRPr="00105C80">
        <w:rPr>
          <w:rFonts w:ascii="Arial" w:hAnsi="Arial" w:cs="Arial"/>
          <w:sz w:val="22"/>
          <w:szCs w:val="22"/>
        </w:rPr>
        <w:t xml:space="preserve">Tabakrauch </w:t>
      </w:r>
      <w:r w:rsidR="007876E9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auszusetzen. </w:t>
      </w:r>
      <w:r w:rsidR="00545DB7">
        <w:rPr>
          <w:rFonts w:ascii="Arial" w:eastAsiaTheme="minorHAnsi" w:hAnsi="Arial" w:cs="Arial"/>
          <w:sz w:val="22"/>
          <w:szCs w:val="22"/>
          <w:lang w:eastAsia="en-US"/>
        </w:rPr>
        <w:t>Da d</w:t>
      </w:r>
      <w:r w:rsidR="003322AC" w:rsidRPr="00105C80">
        <w:rPr>
          <w:rFonts w:ascii="Arial" w:hAnsi="Arial" w:cs="Arial"/>
          <w:sz w:val="22"/>
          <w:szCs w:val="22"/>
          <w:lang w:eastAsia="de-AT"/>
        </w:rPr>
        <w:t>ie Lungenentwicklung natürlich schon im Mutterleib ein</w:t>
      </w:r>
      <w:r w:rsidR="00545DB7">
        <w:rPr>
          <w:rFonts w:ascii="Arial" w:hAnsi="Arial" w:cs="Arial"/>
          <w:sz w:val="22"/>
          <w:szCs w:val="22"/>
          <w:lang w:eastAsia="de-AT"/>
        </w:rPr>
        <w:t>setzt</w:t>
      </w:r>
      <w:r w:rsidR="00757C7C">
        <w:rPr>
          <w:rFonts w:ascii="Arial" w:hAnsi="Arial" w:cs="Arial"/>
          <w:sz w:val="22"/>
          <w:szCs w:val="22"/>
          <w:lang w:eastAsia="de-AT"/>
        </w:rPr>
        <w:t xml:space="preserve">, </w:t>
      </w:r>
      <w:r w:rsidR="003322AC" w:rsidRPr="00105C80">
        <w:rPr>
          <w:rFonts w:ascii="Arial" w:hAnsi="Arial" w:cs="Arial"/>
          <w:sz w:val="22"/>
          <w:szCs w:val="22"/>
          <w:lang w:eastAsia="de-AT"/>
        </w:rPr>
        <w:t xml:space="preserve">ist Nikotinkonsum der </w:t>
      </w:r>
      <w:r w:rsidR="00545DB7">
        <w:rPr>
          <w:rFonts w:ascii="Arial" w:hAnsi="Arial" w:cs="Arial"/>
          <w:sz w:val="22"/>
          <w:szCs w:val="22"/>
          <w:lang w:eastAsia="de-AT"/>
        </w:rPr>
        <w:t xml:space="preserve">werdenden </w:t>
      </w:r>
      <w:r w:rsidR="003322AC" w:rsidRPr="00105C80">
        <w:rPr>
          <w:rFonts w:ascii="Arial" w:hAnsi="Arial" w:cs="Arial"/>
          <w:sz w:val="22"/>
          <w:szCs w:val="22"/>
          <w:lang w:eastAsia="de-AT"/>
        </w:rPr>
        <w:t xml:space="preserve">Mutter </w:t>
      </w:r>
      <w:r w:rsidR="00545DB7">
        <w:rPr>
          <w:rFonts w:ascii="Arial" w:hAnsi="Arial" w:cs="Arial"/>
          <w:sz w:val="22"/>
          <w:szCs w:val="22"/>
          <w:lang w:eastAsia="de-AT"/>
        </w:rPr>
        <w:t xml:space="preserve">besonders </w:t>
      </w:r>
      <w:r w:rsidR="003322AC" w:rsidRPr="00105C80">
        <w:rPr>
          <w:rFonts w:ascii="Arial" w:hAnsi="Arial" w:cs="Arial"/>
          <w:sz w:val="22"/>
          <w:szCs w:val="22"/>
          <w:lang w:eastAsia="de-AT"/>
        </w:rPr>
        <w:t>schädlich</w:t>
      </w:r>
      <w:r w:rsidR="00B24687" w:rsidRPr="00105C80">
        <w:rPr>
          <w:rStyle w:val="Endnotenzeichen"/>
          <w:rFonts w:ascii="Arial" w:hAnsi="Arial" w:cs="Arial"/>
          <w:sz w:val="22"/>
          <w:szCs w:val="22"/>
          <w:lang w:eastAsia="de-AT"/>
        </w:rPr>
        <w:endnoteReference w:id="1"/>
      </w:r>
      <w:r w:rsidR="008656DC" w:rsidRPr="00105C80">
        <w:rPr>
          <w:rFonts w:ascii="Arial" w:hAnsi="Arial" w:cs="Arial"/>
          <w:sz w:val="22"/>
          <w:szCs w:val="22"/>
          <w:lang w:eastAsia="de-AT"/>
        </w:rPr>
        <w:fldChar w:fldCharType="begin"/>
      </w:r>
      <w:r w:rsidR="00B24687" w:rsidRPr="00105C80">
        <w:rPr>
          <w:rFonts w:ascii="Arial" w:hAnsi="Arial" w:cs="Arial"/>
          <w:sz w:val="22"/>
          <w:szCs w:val="22"/>
          <w:lang w:eastAsia="de-AT"/>
        </w:rPr>
        <w:instrText xml:space="preserve"> ADDIN EN.CITE &lt;EndNote&gt;&lt;Cite&gt;&lt;Author&gt;Zacharasiewicz&lt;/Author&gt;&lt;Year&gt;2016&lt;/Year&gt;&lt;RecNum&gt;488&lt;/RecNum&gt;&lt;DisplayText&gt;[9]&lt;/DisplayText&gt;&lt;record&gt;&lt;rec-number&gt;488&lt;/rec-number&gt;&lt;foreign-keys&gt;&lt;key app="EN" db-id="adzzsfdepeaxacetd95xa225ax20t2erx0wz"&gt;488&lt;/key&gt;&lt;/foreign-keys&gt;&lt;ref-type name="Journal Article"&gt;17&lt;/ref-type&gt;&lt;contributors&gt;&lt;authors&gt;&lt;author&gt;Zacharasiewicz, A.&lt;/author&gt;&lt;/authors&gt;&lt;/contributors&gt;&lt;auth-address&gt;Dept of Pediatrics and Adolescent Medicine, Teaching Hospital Wilhelminenspital of the Medical University of Vienna, Vienna, Austria.&lt;/auth-address&gt;&lt;titles&gt;&lt;title&gt;Maternal smoking in pregnancy and its influence on childhood asthma&lt;/title&gt;&lt;secondary-title&gt;ERJ open research&lt;/secondary-title&gt;&lt;alt-title&gt;ERJ Open Res&lt;/alt-title&gt;&lt;/titles&gt;&lt;periodical&gt;&lt;full-title&gt;ERJ open research&lt;/full-title&gt;&lt;abbr-1&gt;ERJ Open Res&lt;/abbr-1&gt;&lt;/periodical&gt;&lt;alt-periodical&gt;&lt;full-title&gt;ERJ open research&lt;/full-title&gt;&lt;abbr-1&gt;ERJ Open Res&lt;/abbr-1&gt;&lt;/alt-periodical&gt;&lt;volume&gt;2&lt;/volume&gt;&lt;number&gt;3&lt;/number&gt;&lt;edition&gt;2016/10/13&lt;/edition&gt;&lt;dates&gt;&lt;year&gt;2016&lt;/year&gt;&lt;pub-dates&gt;&lt;date&gt;Jul&lt;/date&gt;&lt;/pub-dates&gt;&lt;/dates&gt;&lt;isbn&gt;2312-0541 (Print)&amp;#xD;2312-0541 (Linking)&lt;/isbn&gt;&lt;accession-num&gt;27730206&lt;/accession-num&gt;&lt;work-type&gt;Review&lt;/work-type&gt;&lt;urls&gt;&lt;related-urls&gt;&lt;url&gt;http://www.ncbi.nlm.nih.gov/pubmed/27730206&lt;/url&gt;&lt;/related-urls&gt;&lt;/urls&gt;&lt;custom2&gt;5034599&lt;/custom2&gt;&lt;electronic-resource-num&gt;10.1183/23120541.00042-2016&lt;/electronic-resource-num&gt;&lt;language&gt;eng&lt;/language&gt;&lt;/record&gt;&lt;/Cite&gt;&lt;/EndNote&gt;</w:instrText>
      </w:r>
      <w:r w:rsidR="008656DC" w:rsidRPr="00105C80">
        <w:rPr>
          <w:rFonts w:ascii="Arial" w:hAnsi="Arial" w:cs="Arial"/>
          <w:sz w:val="22"/>
          <w:szCs w:val="22"/>
          <w:lang w:eastAsia="de-AT"/>
        </w:rPr>
        <w:fldChar w:fldCharType="end"/>
      </w:r>
      <w:r w:rsidR="00B24687" w:rsidRPr="00105C80">
        <w:rPr>
          <w:rFonts w:ascii="Arial" w:hAnsi="Arial" w:cs="Arial"/>
          <w:sz w:val="22"/>
          <w:szCs w:val="22"/>
          <w:lang w:eastAsia="de-AT"/>
        </w:rPr>
        <w:t>.</w:t>
      </w:r>
      <w:r w:rsidR="00545DB7">
        <w:rPr>
          <w:rFonts w:ascii="Arial" w:hAnsi="Arial" w:cs="Arial"/>
          <w:sz w:val="22"/>
          <w:szCs w:val="22"/>
          <w:lang w:eastAsia="de-AT"/>
        </w:rPr>
        <w:t xml:space="preserve"> </w:t>
      </w:r>
      <w:r w:rsidR="000675ED">
        <w:rPr>
          <w:rFonts w:ascii="Arial" w:hAnsi="Arial" w:cs="Arial"/>
          <w:sz w:val="22"/>
          <w:szCs w:val="22"/>
          <w:lang w:eastAsia="de-AT"/>
        </w:rPr>
        <w:t xml:space="preserve"> </w:t>
      </w:r>
      <w:r w:rsidR="00B24687" w:rsidRPr="00105C80">
        <w:rPr>
          <w:rFonts w:ascii="Arial" w:hAnsi="Arial" w:cs="Arial"/>
          <w:sz w:val="22"/>
          <w:szCs w:val="22"/>
          <w:lang w:eastAsia="de-AT"/>
        </w:rPr>
        <w:t xml:space="preserve">Aber auch </w:t>
      </w:r>
      <w:proofErr w:type="gramStart"/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>Luftverschmutzung</w:t>
      </w:r>
      <w:proofErr w:type="gramEnd"/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 in Form von Feinstaub und Abgasen</w:t>
      </w:r>
      <w:r w:rsidR="00803E7C">
        <w:rPr>
          <w:rFonts w:ascii="Arial" w:eastAsiaTheme="minorHAnsi" w:hAnsi="Arial" w:cs="Arial"/>
          <w:sz w:val="22"/>
          <w:szCs w:val="22"/>
          <w:lang w:eastAsia="en-US"/>
        </w:rPr>
        <w:t xml:space="preserve">, wie </w:t>
      </w:r>
      <w:r w:rsidR="00836F5C">
        <w:rPr>
          <w:rFonts w:ascii="Arial" w:eastAsiaTheme="minorHAnsi" w:hAnsi="Arial" w:cs="Arial"/>
          <w:sz w:val="22"/>
          <w:szCs w:val="22"/>
          <w:lang w:eastAsia="en-US"/>
        </w:rPr>
        <w:t xml:space="preserve">zum Beispiel bei den durch Dieselmotoren entstehenden Schadstoffen, 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>k</w:t>
      </w:r>
      <w:r w:rsidR="00245F40">
        <w:rPr>
          <w:rFonts w:ascii="Arial" w:eastAsiaTheme="minorHAnsi" w:hAnsi="Arial" w:cs="Arial"/>
          <w:sz w:val="22"/>
          <w:szCs w:val="22"/>
          <w:lang w:eastAsia="en-US"/>
        </w:rPr>
        <w:t>ön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>n</w:t>
      </w:r>
      <w:r w:rsidR="00245F40">
        <w:rPr>
          <w:rFonts w:ascii="Arial" w:eastAsiaTheme="minorHAnsi" w:hAnsi="Arial" w:cs="Arial"/>
          <w:sz w:val="22"/>
          <w:szCs w:val="22"/>
          <w:lang w:eastAsia="en-US"/>
        </w:rPr>
        <w:t>en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 die kindliche Lunge schädigen. </w:t>
      </w:r>
      <w:r w:rsidR="00245F40">
        <w:rPr>
          <w:rFonts w:ascii="Arial" w:eastAsiaTheme="minorHAnsi" w:hAnsi="Arial" w:cs="Arial"/>
          <w:sz w:val="22"/>
          <w:szCs w:val="22"/>
          <w:lang w:eastAsia="en-US"/>
        </w:rPr>
        <w:t xml:space="preserve">Bekannte 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Risikofaktoren gilt es </w:t>
      </w:r>
      <w:r w:rsidR="00545DB7">
        <w:rPr>
          <w:rFonts w:ascii="Arial" w:eastAsiaTheme="minorHAnsi" w:hAnsi="Arial" w:cs="Arial"/>
          <w:sz w:val="22"/>
          <w:szCs w:val="22"/>
          <w:lang w:eastAsia="en-US"/>
        </w:rPr>
        <w:t xml:space="preserve">daher </w:t>
      </w:r>
      <w:r w:rsidR="00B24687" w:rsidRPr="00105C80">
        <w:rPr>
          <w:rFonts w:ascii="Arial" w:hAnsi="Arial" w:cs="Arial"/>
          <w:sz w:val="22"/>
          <w:szCs w:val="22"/>
        </w:rPr>
        <w:t>sowohl vor der Geburt als auch danach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 </w:t>
      </w:r>
      <w:r w:rsidR="00245F40">
        <w:rPr>
          <w:rFonts w:ascii="Arial" w:eastAsiaTheme="minorHAnsi" w:hAnsi="Arial" w:cs="Arial"/>
          <w:sz w:val="22"/>
          <w:szCs w:val="22"/>
          <w:lang w:eastAsia="en-US"/>
        </w:rPr>
        <w:t xml:space="preserve">möglichst 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zu vermeiden, um die Entwicklung und das Wachstum der Lunge </w:t>
      </w:r>
      <w:r w:rsidR="00545DB7">
        <w:rPr>
          <w:rFonts w:ascii="Arial" w:eastAsiaTheme="minorHAnsi" w:hAnsi="Arial" w:cs="Arial"/>
          <w:sz w:val="22"/>
          <w:szCs w:val="22"/>
          <w:lang w:eastAsia="en-US"/>
        </w:rPr>
        <w:t xml:space="preserve">des Kindes 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>bestmöglich zu gewährleisten.</w:t>
      </w:r>
      <w:r w:rsidR="00B24687" w:rsidRPr="00105C80">
        <w:rPr>
          <w:rFonts w:ascii="Arial" w:hAnsi="Arial" w:cs="Arial"/>
          <w:sz w:val="22"/>
          <w:szCs w:val="22"/>
        </w:rPr>
        <w:t>“</w:t>
      </w:r>
      <w:r w:rsidR="00B24687" w:rsidRPr="00105C80">
        <w:rPr>
          <w:rFonts w:ascii="Arial" w:eastAsiaTheme="minorHAnsi" w:hAnsi="Arial" w:cs="Arial"/>
          <w:sz w:val="22"/>
          <w:szCs w:val="22"/>
          <w:lang w:eastAsia="en-US"/>
        </w:rPr>
        <w:t xml:space="preserve"> </w:t>
      </w:r>
    </w:p>
    <w:p w:rsidR="00B24687" w:rsidRPr="00105C80" w:rsidRDefault="00836F5C" w:rsidP="00C90D57">
      <w:pPr>
        <w:spacing w:after="120" w:line="312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ch </w:t>
      </w:r>
      <w:r w:rsidR="004D746F">
        <w:rPr>
          <w:rFonts w:ascii="Arial" w:hAnsi="Arial" w:cs="Arial"/>
          <w:sz w:val="22"/>
          <w:szCs w:val="22"/>
        </w:rPr>
        <w:t xml:space="preserve">eine </w:t>
      </w:r>
      <w:r w:rsidR="004D746F" w:rsidRPr="00105C80">
        <w:rPr>
          <w:rFonts w:ascii="Arial" w:hAnsi="Arial" w:cs="Arial"/>
          <w:sz w:val="22"/>
          <w:szCs w:val="22"/>
        </w:rPr>
        <w:t xml:space="preserve">frühzeitige Geburt </w:t>
      </w:r>
      <w:r w:rsidR="004D746F">
        <w:rPr>
          <w:rFonts w:ascii="Arial" w:hAnsi="Arial" w:cs="Arial"/>
          <w:sz w:val="22"/>
          <w:szCs w:val="22"/>
        </w:rPr>
        <w:t xml:space="preserve">ist ein </w:t>
      </w:r>
      <w:r>
        <w:rPr>
          <w:rFonts w:ascii="Arial" w:hAnsi="Arial" w:cs="Arial"/>
          <w:sz w:val="22"/>
          <w:szCs w:val="22"/>
        </w:rPr>
        <w:t>Risikofakto</w:t>
      </w:r>
      <w:r w:rsidR="004D746F">
        <w:rPr>
          <w:rFonts w:ascii="Arial" w:hAnsi="Arial" w:cs="Arial"/>
          <w:sz w:val="22"/>
          <w:szCs w:val="22"/>
        </w:rPr>
        <w:t>r</w:t>
      </w:r>
      <w:r w:rsidR="00EC2839">
        <w:rPr>
          <w:rFonts w:ascii="Arial" w:hAnsi="Arial" w:cs="Arial"/>
          <w:sz w:val="22"/>
          <w:szCs w:val="22"/>
        </w:rPr>
        <w:t xml:space="preserve"> und sollte – wenn irgendwie möglich – vermieden werden</w:t>
      </w:r>
      <w:r w:rsidR="004D746F">
        <w:rPr>
          <w:rFonts w:ascii="Arial" w:hAnsi="Arial" w:cs="Arial"/>
          <w:sz w:val="22"/>
          <w:szCs w:val="22"/>
        </w:rPr>
        <w:t>, d</w:t>
      </w:r>
      <w:r w:rsidR="00545DB7">
        <w:rPr>
          <w:rFonts w:ascii="Arial" w:hAnsi="Arial" w:cs="Arial"/>
          <w:sz w:val="22"/>
          <w:szCs w:val="22"/>
        </w:rPr>
        <w:t xml:space="preserve">enn bei „Frühchen“ </w:t>
      </w:r>
      <w:r w:rsidR="00B24687" w:rsidRPr="00105C80">
        <w:rPr>
          <w:rFonts w:ascii="Arial" w:hAnsi="Arial" w:cs="Arial"/>
          <w:sz w:val="22"/>
          <w:szCs w:val="22"/>
        </w:rPr>
        <w:t>ist die Lunge noch nicht ausgereift und daher besonders empfindlich</w:t>
      </w:r>
      <w:r w:rsidR="00545DB7">
        <w:rPr>
          <w:rFonts w:ascii="Arial" w:hAnsi="Arial" w:cs="Arial"/>
          <w:sz w:val="22"/>
          <w:szCs w:val="22"/>
        </w:rPr>
        <w:t xml:space="preserve"> und anfällig</w:t>
      </w:r>
      <w:r w:rsidR="00B24687" w:rsidRPr="00105C80">
        <w:rPr>
          <w:rFonts w:ascii="Arial" w:hAnsi="Arial" w:cs="Arial"/>
          <w:sz w:val="22"/>
          <w:szCs w:val="22"/>
        </w:rPr>
        <w:t xml:space="preserve">. </w:t>
      </w:r>
    </w:p>
    <w:p w:rsidR="00B24687" w:rsidRPr="00105C80" w:rsidRDefault="00836F5C" w:rsidP="00C80A02">
      <w:pPr>
        <w:spacing w:after="40" w:line="312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Was </w:t>
      </w:r>
      <w:r w:rsidR="00B24687" w:rsidRPr="00105C80">
        <w:rPr>
          <w:rFonts w:ascii="Arial" w:hAnsi="Arial" w:cs="Arial"/>
          <w:b/>
          <w:sz w:val="22"/>
          <w:szCs w:val="22"/>
        </w:rPr>
        <w:t xml:space="preserve">schlecht beginnt, endet </w:t>
      </w:r>
      <w:r>
        <w:rPr>
          <w:rFonts w:ascii="Arial" w:hAnsi="Arial" w:cs="Arial"/>
          <w:b/>
          <w:sz w:val="22"/>
          <w:szCs w:val="22"/>
        </w:rPr>
        <w:t xml:space="preserve">oft </w:t>
      </w:r>
      <w:r w:rsidR="00B24687" w:rsidRPr="00105C80">
        <w:rPr>
          <w:rFonts w:ascii="Arial" w:hAnsi="Arial" w:cs="Arial"/>
          <w:b/>
          <w:sz w:val="22"/>
          <w:szCs w:val="22"/>
        </w:rPr>
        <w:t>schlecht</w:t>
      </w:r>
    </w:p>
    <w:p w:rsidR="00B24687" w:rsidRPr="00105C80" w:rsidRDefault="00B24687" w:rsidP="00105C80">
      <w:pPr>
        <w:spacing w:after="120" w:line="312" w:lineRule="auto"/>
        <w:rPr>
          <w:rFonts w:ascii="Arial" w:hAnsi="Arial" w:cs="Arial"/>
          <w:sz w:val="22"/>
          <w:szCs w:val="22"/>
          <w:lang w:eastAsia="de-AT"/>
        </w:rPr>
      </w:pPr>
      <w:r w:rsidRPr="00105C80">
        <w:rPr>
          <w:rFonts w:ascii="Arial" w:hAnsi="Arial" w:cs="Arial"/>
          <w:sz w:val="22"/>
          <w:szCs w:val="22"/>
          <w:lang w:eastAsia="de-AT"/>
        </w:rPr>
        <w:t xml:space="preserve">Die Lungenfunktion in frühester Kindheit ist ein wichtiger Prädiktor für die Lungenfunktion beim Erwachsenen und dem späteren </w:t>
      </w:r>
      <w:r w:rsidR="00545DB7">
        <w:rPr>
          <w:rFonts w:ascii="Arial" w:hAnsi="Arial" w:cs="Arial"/>
          <w:sz w:val="22"/>
          <w:szCs w:val="22"/>
          <w:lang w:eastAsia="de-AT"/>
        </w:rPr>
        <w:t xml:space="preserve">physiologischen </w:t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Abfall </w:t>
      </w:r>
      <w:r w:rsidR="00836F5C">
        <w:rPr>
          <w:rFonts w:ascii="Arial" w:hAnsi="Arial" w:cs="Arial"/>
          <w:sz w:val="22"/>
          <w:szCs w:val="22"/>
          <w:lang w:eastAsia="de-AT"/>
        </w:rPr>
        <w:t xml:space="preserve">der Lungenfunktion </w:t>
      </w:r>
      <w:r w:rsidRPr="00105C80">
        <w:rPr>
          <w:rFonts w:ascii="Arial" w:hAnsi="Arial" w:cs="Arial"/>
          <w:sz w:val="22"/>
          <w:szCs w:val="22"/>
          <w:lang w:eastAsia="de-AT"/>
        </w:rPr>
        <w:t>im Alter</w:t>
      </w:r>
      <w:r w:rsidRPr="00105C80">
        <w:rPr>
          <w:rStyle w:val="Endnotenzeichen"/>
          <w:rFonts w:ascii="Arial" w:hAnsi="Arial" w:cs="Arial"/>
          <w:sz w:val="22"/>
          <w:szCs w:val="22"/>
          <w:lang w:eastAsia="de-AT"/>
        </w:rPr>
        <w:endnoteReference w:id="2"/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. </w:t>
      </w:r>
      <w:r w:rsidRPr="00105C80">
        <w:rPr>
          <w:rFonts w:ascii="Arial" w:hAnsi="Arial" w:cs="Arial"/>
          <w:sz w:val="22"/>
          <w:szCs w:val="22"/>
        </w:rPr>
        <w:t>Zacharasiewicz: „</w:t>
      </w:r>
      <w:r w:rsidR="00757C7C">
        <w:rPr>
          <w:rFonts w:ascii="Arial" w:hAnsi="Arial" w:cs="Arial"/>
          <w:sz w:val="22"/>
          <w:szCs w:val="22"/>
          <w:lang w:eastAsia="de-AT"/>
        </w:rPr>
        <w:t>Langzeits</w:t>
      </w:r>
      <w:r w:rsidRPr="00105C80">
        <w:rPr>
          <w:rFonts w:ascii="Arial" w:hAnsi="Arial" w:cs="Arial"/>
          <w:sz w:val="22"/>
          <w:szCs w:val="22"/>
          <w:lang w:eastAsia="de-AT"/>
        </w:rPr>
        <w:t>tudien zeigen, dass die Grundlage für den Verlauf der Lungenfunktion bereits in der Kindheit ge</w:t>
      </w:r>
      <w:r w:rsidR="00D60FE3">
        <w:rPr>
          <w:rFonts w:ascii="Arial" w:hAnsi="Arial" w:cs="Arial"/>
          <w:sz w:val="22"/>
          <w:szCs w:val="22"/>
          <w:lang w:eastAsia="de-AT"/>
        </w:rPr>
        <w:t>legt</w:t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 </w:t>
      </w:r>
      <w:r w:rsidR="00D60FE3">
        <w:rPr>
          <w:rFonts w:ascii="Arial" w:hAnsi="Arial" w:cs="Arial"/>
          <w:sz w:val="22"/>
          <w:szCs w:val="22"/>
          <w:lang w:eastAsia="de-AT"/>
        </w:rPr>
        <w:t xml:space="preserve">wird </w:t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und dann </w:t>
      </w:r>
      <w:r w:rsidR="004C115D">
        <w:rPr>
          <w:rFonts w:ascii="Arial" w:hAnsi="Arial" w:cs="Arial"/>
          <w:sz w:val="22"/>
          <w:szCs w:val="22"/>
          <w:lang w:eastAsia="de-AT"/>
        </w:rPr>
        <w:t xml:space="preserve">zumeist </w:t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konstant bleibt. </w:t>
      </w:r>
      <w:r w:rsidRPr="00105C80">
        <w:rPr>
          <w:rFonts w:ascii="Arial" w:hAnsi="Arial" w:cs="Arial"/>
          <w:sz w:val="22"/>
          <w:szCs w:val="22"/>
        </w:rPr>
        <w:t>Eine schlechte Lungenfunktion beim Kind bleibt auch im Erwachsenenalter bestehen. Das traurige Resümee: ‚Wer schlecht beginnt, endet schlecht</w:t>
      </w:r>
      <w:r w:rsidR="00AA1088">
        <w:rPr>
          <w:rFonts w:ascii="Arial" w:hAnsi="Arial" w:cs="Arial"/>
          <w:sz w:val="22"/>
          <w:szCs w:val="22"/>
        </w:rPr>
        <w:t xml:space="preserve"> –</w:t>
      </w:r>
      <w:r w:rsidR="00FC2B9D">
        <w:rPr>
          <w:rFonts w:ascii="Arial" w:hAnsi="Arial" w:cs="Arial"/>
          <w:sz w:val="22"/>
          <w:szCs w:val="22"/>
        </w:rPr>
        <w:t xml:space="preserve"> meistens</w:t>
      </w:r>
      <w:r w:rsidR="00411CF9">
        <w:rPr>
          <w:rFonts w:ascii="Arial" w:hAnsi="Arial" w:cs="Arial"/>
          <w:sz w:val="22"/>
          <w:szCs w:val="22"/>
        </w:rPr>
        <w:t>‘</w:t>
      </w:r>
      <w:r w:rsidRPr="00105C80">
        <w:rPr>
          <w:rFonts w:ascii="Arial" w:hAnsi="Arial" w:cs="Arial"/>
          <w:sz w:val="22"/>
          <w:szCs w:val="22"/>
        </w:rPr>
        <w:t>“</w:t>
      </w:r>
      <w:r w:rsidR="002B2C21">
        <w:rPr>
          <w:rFonts w:ascii="Arial" w:hAnsi="Arial" w:cs="Arial"/>
          <w:sz w:val="22"/>
          <w:szCs w:val="22"/>
        </w:rPr>
        <w:t>.</w:t>
      </w:r>
      <w:r w:rsidR="00E11049" w:rsidRPr="00105C80">
        <w:rPr>
          <w:rFonts w:ascii="Arial" w:hAnsi="Arial" w:cs="Arial"/>
          <w:sz w:val="22"/>
          <w:szCs w:val="22"/>
        </w:rPr>
        <w:t xml:space="preserve"> </w:t>
      </w:r>
      <w:r w:rsidR="00E11049">
        <w:rPr>
          <w:rFonts w:ascii="Arial" w:hAnsi="Arial" w:cs="Arial"/>
          <w:sz w:val="22"/>
          <w:szCs w:val="22"/>
        </w:rPr>
        <w:t>K</w:t>
      </w:r>
      <w:r w:rsidRPr="00105C80">
        <w:rPr>
          <w:rFonts w:ascii="Arial" w:hAnsi="Arial" w:cs="Arial"/>
          <w:sz w:val="22"/>
          <w:szCs w:val="22"/>
        </w:rPr>
        <w:t xml:space="preserve">inder mit schlechter Lungenfunktion im Alter von sieben Jahren </w:t>
      </w:r>
      <w:r w:rsidR="003C52F8">
        <w:rPr>
          <w:rFonts w:ascii="Arial" w:hAnsi="Arial" w:cs="Arial"/>
          <w:sz w:val="22"/>
          <w:szCs w:val="22"/>
        </w:rPr>
        <w:t xml:space="preserve">haben </w:t>
      </w:r>
      <w:r w:rsidRPr="00105C80">
        <w:rPr>
          <w:rFonts w:ascii="Arial" w:hAnsi="Arial" w:cs="Arial"/>
          <w:sz w:val="22"/>
          <w:szCs w:val="22"/>
        </w:rPr>
        <w:t xml:space="preserve">das höchste </w:t>
      </w:r>
      <w:r w:rsidR="00105C80" w:rsidRPr="00105C80">
        <w:rPr>
          <w:rFonts w:ascii="Arial" w:hAnsi="Arial" w:cs="Arial"/>
          <w:sz w:val="22"/>
          <w:szCs w:val="22"/>
        </w:rPr>
        <w:t xml:space="preserve">Risiko, später an </w:t>
      </w:r>
      <w:proofErr w:type="spellStart"/>
      <w:r w:rsidRPr="00105C80">
        <w:rPr>
          <w:rFonts w:ascii="Arial" w:hAnsi="Arial" w:cs="Arial"/>
          <w:sz w:val="22"/>
          <w:szCs w:val="22"/>
        </w:rPr>
        <w:t>COPD</w:t>
      </w:r>
      <w:proofErr w:type="spellEnd"/>
      <w:r w:rsidR="00105C80" w:rsidRPr="00105C80">
        <w:rPr>
          <w:rFonts w:ascii="Arial" w:hAnsi="Arial" w:cs="Arial"/>
          <w:sz w:val="22"/>
          <w:szCs w:val="22"/>
        </w:rPr>
        <w:t xml:space="preserve"> zu erkranken</w:t>
      </w:r>
      <w:r w:rsidRPr="00105C80">
        <w:rPr>
          <w:rFonts w:ascii="Arial" w:hAnsi="Arial" w:cs="Arial"/>
          <w:sz w:val="22"/>
          <w:szCs w:val="22"/>
        </w:rPr>
        <w:t xml:space="preserve">, Kinder, die an </w:t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schwerem Asthma leiden, haben ein 30fach erhöhtes Risiko für eine spätere </w:t>
      </w:r>
      <w:proofErr w:type="spellStart"/>
      <w:r w:rsidRPr="00105C80">
        <w:rPr>
          <w:rFonts w:ascii="Arial" w:hAnsi="Arial" w:cs="Arial"/>
          <w:sz w:val="22"/>
          <w:szCs w:val="22"/>
          <w:lang w:eastAsia="de-AT"/>
        </w:rPr>
        <w:t>COPD</w:t>
      </w:r>
      <w:proofErr w:type="spellEnd"/>
      <w:r w:rsidRPr="00105C80">
        <w:rPr>
          <w:rFonts w:ascii="Arial" w:hAnsi="Arial" w:cs="Arial"/>
          <w:vertAlign w:val="superscript"/>
          <w:lang w:eastAsia="de-AT"/>
        </w:rPr>
        <w:endnoteReference w:id="3"/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. </w:t>
      </w:r>
    </w:p>
    <w:p w:rsidR="00E0340A" w:rsidRPr="00503A63" w:rsidRDefault="00E0340A" w:rsidP="003C4BC6">
      <w:pPr>
        <w:pStyle w:val="berschrift4"/>
        <w:spacing w:before="120" w:line="360" w:lineRule="auto"/>
        <w:rPr>
          <w:rFonts w:ascii="Arial" w:hAnsi="Arial" w:cs="Arial"/>
          <w:b w:val="0"/>
          <w:sz w:val="22"/>
          <w:szCs w:val="22"/>
          <w:lang w:val="de-AT"/>
        </w:rPr>
      </w:pPr>
      <w:r w:rsidRPr="00E0340A">
        <w:rPr>
          <w:rFonts w:ascii="Arial" w:hAnsi="Arial" w:cs="Arial"/>
          <w:b w:val="0"/>
          <w:sz w:val="22"/>
          <w:szCs w:val="22"/>
          <w:lang w:eastAsia="de-AT"/>
        </w:rPr>
        <w:t>Ein weiteres Beispiel dafür, wie wichtig eine gesunde Lunge von Kindesbeinen an ist: Sogar bei gesunden Nichtrauchern erhöhen auch nur leicht reduzierte Lungenfunktionswerte</w:t>
      </w:r>
      <w:r w:rsidRPr="00E0340A">
        <w:rPr>
          <w:rStyle w:val="Endnotenzeichen"/>
          <w:rFonts w:ascii="Arial" w:hAnsi="Arial" w:cs="Arial"/>
          <w:b w:val="0"/>
          <w:sz w:val="22"/>
          <w:szCs w:val="22"/>
          <w:lang w:eastAsia="de-AT"/>
        </w:rPr>
        <w:endnoteReference w:id="4"/>
      </w:r>
      <w:r w:rsidRPr="00E0340A">
        <w:rPr>
          <w:rFonts w:ascii="Arial" w:hAnsi="Arial" w:cs="Arial"/>
          <w:b w:val="0"/>
          <w:sz w:val="22"/>
          <w:szCs w:val="22"/>
          <w:vertAlign w:val="superscript"/>
          <w:lang w:eastAsia="de-AT"/>
        </w:rPr>
        <w:t xml:space="preserve">, </w:t>
      </w:r>
      <w:r w:rsidRPr="00E0340A">
        <w:rPr>
          <w:rStyle w:val="Endnotenzeichen"/>
          <w:rFonts w:ascii="Arial" w:hAnsi="Arial" w:cs="Arial"/>
          <w:b w:val="0"/>
          <w:sz w:val="22"/>
          <w:szCs w:val="22"/>
          <w:lang w:eastAsia="de-AT"/>
        </w:rPr>
        <w:endnoteReference w:id="5"/>
      </w:r>
      <w:r w:rsidRPr="00E0340A">
        <w:rPr>
          <w:rFonts w:ascii="Arial" w:hAnsi="Arial" w:cs="Arial"/>
          <w:b w:val="0"/>
          <w:sz w:val="22"/>
          <w:szCs w:val="22"/>
          <w:lang w:eastAsia="de-AT"/>
        </w:rPr>
        <w:t xml:space="preserve"> die Lungen-Krankheitshäufigkeit und die Sterberate</w:t>
      </w:r>
      <w:r w:rsidR="00503A63">
        <w:rPr>
          <w:rFonts w:ascii="Arial" w:hAnsi="Arial" w:cs="Arial"/>
          <w:b w:val="0"/>
          <w:sz w:val="22"/>
          <w:szCs w:val="22"/>
          <w:lang w:eastAsia="de-AT"/>
        </w:rPr>
        <w:t>.</w:t>
      </w:r>
      <w:r w:rsidR="00FF7521">
        <w:rPr>
          <w:rStyle w:val="Endnotenzeichen"/>
          <w:rFonts w:ascii="Arial" w:hAnsi="Arial" w:cs="Arial"/>
          <w:b w:val="0"/>
          <w:sz w:val="22"/>
          <w:szCs w:val="22"/>
          <w:lang w:eastAsia="de-AT"/>
        </w:rPr>
        <w:endnoteReference w:id="6"/>
      </w:r>
      <w:r w:rsidRPr="00E0340A">
        <w:rPr>
          <w:rFonts w:ascii="Arial" w:hAnsi="Arial" w:cs="Arial"/>
          <w:b w:val="0"/>
          <w:sz w:val="22"/>
          <w:szCs w:val="22"/>
          <w:lang w:eastAsia="de-AT"/>
        </w:rPr>
        <w:t xml:space="preserve"> </w:t>
      </w:r>
      <w:r w:rsidRPr="00503A63">
        <w:rPr>
          <w:rFonts w:ascii="Arial" w:hAnsi="Arial" w:cs="Arial"/>
          <w:b w:val="0"/>
          <w:sz w:val="22"/>
          <w:szCs w:val="22"/>
          <w:lang w:val="de-AT"/>
        </w:rPr>
        <w:t xml:space="preserve">Zacharasiewicz: „Rezente Studien haben gezeigt, wie </w:t>
      </w:r>
      <w:r w:rsidR="00052F82">
        <w:rPr>
          <w:rFonts w:ascii="Arial" w:hAnsi="Arial" w:cs="Arial"/>
          <w:b w:val="0"/>
          <w:sz w:val="22"/>
          <w:szCs w:val="22"/>
          <w:lang w:val="de-AT"/>
        </w:rPr>
        <w:t>aussagekräftig</w:t>
      </w:r>
      <w:r w:rsidR="00052F82" w:rsidRPr="00503A63">
        <w:rPr>
          <w:rFonts w:ascii="Arial" w:hAnsi="Arial" w:cs="Arial"/>
          <w:b w:val="0"/>
          <w:sz w:val="22"/>
          <w:szCs w:val="22"/>
          <w:lang w:val="de-AT"/>
        </w:rPr>
        <w:t xml:space="preserve"> </w:t>
      </w:r>
      <w:r w:rsidRPr="00503A63">
        <w:rPr>
          <w:rFonts w:ascii="Arial" w:hAnsi="Arial" w:cs="Arial"/>
          <w:b w:val="0"/>
          <w:sz w:val="22"/>
          <w:szCs w:val="22"/>
          <w:lang w:val="de-AT"/>
        </w:rPr>
        <w:t>Lungenfunktionswerte sind</w:t>
      </w:r>
      <w:r w:rsidR="00052F82">
        <w:rPr>
          <w:rFonts w:ascii="Arial" w:hAnsi="Arial" w:cs="Arial"/>
          <w:b w:val="0"/>
          <w:sz w:val="22"/>
          <w:szCs w:val="22"/>
          <w:lang w:val="de-AT"/>
        </w:rPr>
        <w:t>:</w:t>
      </w:r>
      <w:r w:rsidRPr="00503A63">
        <w:rPr>
          <w:rFonts w:ascii="Arial" w:hAnsi="Arial" w:cs="Arial"/>
          <w:b w:val="0"/>
          <w:sz w:val="22"/>
          <w:szCs w:val="22"/>
          <w:lang w:val="de-AT"/>
        </w:rPr>
        <w:t xml:space="preserve"> Sie können </w:t>
      </w:r>
      <w:r w:rsidR="00B25F4B" w:rsidRPr="00503A63">
        <w:rPr>
          <w:rFonts w:ascii="Arial" w:hAnsi="Arial" w:cs="Arial"/>
          <w:b w:val="0"/>
          <w:sz w:val="22"/>
          <w:szCs w:val="22"/>
          <w:lang w:val="de-AT"/>
        </w:rPr>
        <w:t>–</w:t>
      </w:r>
      <w:r w:rsidR="002B2C21">
        <w:rPr>
          <w:rFonts w:ascii="Arial" w:hAnsi="Arial" w:cs="Arial"/>
          <w:b w:val="0"/>
          <w:sz w:val="22"/>
          <w:szCs w:val="22"/>
          <w:lang w:val="de-AT"/>
        </w:rPr>
        <w:t xml:space="preserve"> </w:t>
      </w:r>
      <w:r w:rsidRPr="00503A63">
        <w:rPr>
          <w:rFonts w:ascii="Arial" w:hAnsi="Arial" w:cs="Arial"/>
          <w:b w:val="0"/>
          <w:sz w:val="22"/>
          <w:szCs w:val="22"/>
          <w:lang w:val="de-AT"/>
        </w:rPr>
        <w:t xml:space="preserve">auch bei lebenslangen Nichtrauchern – die Mortalität besser als systolische Blutdruckwerte oder </w:t>
      </w:r>
      <w:r w:rsidR="00B25F4B">
        <w:rPr>
          <w:rFonts w:ascii="Arial" w:hAnsi="Arial" w:cs="Arial"/>
          <w:b w:val="0"/>
          <w:sz w:val="22"/>
          <w:szCs w:val="22"/>
          <w:lang w:val="de-AT"/>
        </w:rPr>
        <w:t>der Body-</w:t>
      </w:r>
      <w:proofErr w:type="spellStart"/>
      <w:r w:rsidR="00B25F4B">
        <w:rPr>
          <w:rFonts w:ascii="Arial" w:hAnsi="Arial" w:cs="Arial"/>
          <w:b w:val="0"/>
          <w:sz w:val="22"/>
          <w:szCs w:val="22"/>
          <w:lang w:val="de-AT"/>
        </w:rPr>
        <w:t>Mass</w:t>
      </w:r>
      <w:proofErr w:type="spellEnd"/>
      <w:r w:rsidR="00E11049">
        <w:rPr>
          <w:rFonts w:ascii="Arial" w:hAnsi="Arial" w:cs="Arial"/>
          <w:b w:val="0"/>
          <w:sz w:val="22"/>
          <w:szCs w:val="22"/>
          <w:lang w:val="de-AT"/>
        </w:rPr>
        <w:t>-Index (</w:t>
      </w:r>
      <w:proofErr w:type="spellStart"/>
      <w:r w:rsidRPr="00503A63">
        <w:rPr>
          <w:rFonts w:ascii="Arial" w:hAnsi="Arial" w:cs="Arial"/>
          <w:b w:val="0"/>
          <w:sz w:val="22"/>
          <w:szCs w:val="22"/>
          <w:lang w:val="de-AT"/>
        </w:rPr>
        <w:t>BMI</w:t>
      </w:r>
      <w:proofErr w:type="spellEnd"/>
      <w:r w:rsidR="00E11049">
        <w:rPr>
          <w:rFonts w:ascii="Arial" w:hAnsi="Arial" w:cs="Arial"/>
          <w:b w:val="0"/>
          <w:sz w:val="22"/>
          <w:szCs w:val="22"/>
          <w:lang w:val="de-AT"/>
        </w:rPr>
        <w:t>)</w:t>
      </w:r>
      <w:r w:rsidR="00551CCE">
        <w:rPr>
          <w:rFonts w:ascii="Arial" w:hAnsi="Arial" w:cs="Arial"/>
          <w:b w:val="0"/>
          <w:sz w:val="22"/>
          <w:szCs w:val="22"/>
          <w:lang w:val="de-AT"/>
        </w:rPr>
        <w:t xml:space="preserve"> vorhersagen.“</w:t>
      </w:r>
    </w:p>
    <w:p w:rsidR="00B24687" w:rsidRPr="00105C80" w:rsidRDefault="00B24687" w:rsidP="00C80A02">
      <w:pPr>
        <w:spacing w:after="40" w:line="312" w:lineRule="auto"/>
        <w:rPr>
          <w:rFonts w:ascii="Arial" w:hAnsi="Arial" w:cs="Arial"/>
          <w:b/>
          <w:sz w:val="22"/>
          <w:szCs w:val="22"/>
        </w:rPr>
      </w:pPr>
      <w:r w:rsidRPr="00105C80">
        <w:rPr>
          <w:rFonts w:ascii="Arial" w:hAnsi="Arial" w:cs="Arial"/>
          <w:b/>
          <w:sz w:val="22"/>
          <w:szCs w:val="22"/>
        </w:rPr>
        <w:t>Neue Referenzwerte helfen bei der Früherkennung</w:t>
      </w:r>
    </w:p>
    <w:p w:rsidR="00B24687" w:rsidRPr="00105C80" w:rsidRDefault="00B24687" w:rsidP="00B35293">
      <w:pPr>
        <w:spacing w:after="120" w:line="312" w:lineRule="auto"/>
        <w:rPr>
          <w:rFonts w:ascii="Arial" w:hAnsi="Arial" w:cs="Arial"/>
          <w:sz w:val="22"/>
          <w:szCs w:val="22"/>
        </w:rPr>
      </w:pPr>
      <w:r w:rsidRPr="00105C80">
        <w:rPr>
          <w:rFonts w:ascii="Arial" w:hAnsi="Arial" w:cs="Arial"/>
          <w:sz w:val="22"/>
          <w:szCs w:val="22"/>
        </w:rPr>
        <w:t>Um zu klären, ob eine Schädigung der Lungenfunktion bei einem Kind vorliegt, wird eine Lungenfunktionsmessung durchgeführt. Mithilfe neuer Referenzwerte</w:t>
      </w:r>
      <w:r w:rsidR="00612069" w:rsidRPr="00105C80">
        <w:rPr>
          <w:rStyle w:val="Endnotenzeichen"/>
          <w:rFonts w:ascii="Arial" w:hAnsi="Arial" w:cs="Arial"/>
          <w:sz w:val="22"/>
          <w:szCs w:val="22"/>
        </w:rPr>
        <w:endnoteReference w:id="7"/>
      </w:r>
      <w:r w:rsidR="00612069" w:rsidRPr="00105C80">
        <w:rPr>
          <w:rFonts w:ascii="Arial" w:hAnsi="Arial" w:cs="Arial"/>
          <w:sz w:val="22"/>
          <w:szCs w:val="22"/>
        </w:rPr>
        <w:t xml:space="preserve"> </w:t>
      </w:r>
      <w:r w:rsidR="006A45F8">
        <w:rPr>
          <w:rFonts w:ascii="Arial" w:hAnsi="Arial" w:cs="Arial"/>
          <w:sz w:val="22"/>
          <w:szCs w:val="22"/>
        </w:rPr>
        <w:t>für die Lungenfunktion</w:t>
      </w:r>
      <w:r w:rsidRPr="00105C80">
        <w:rPr>
          <w:rFonts w:ascii="Arial" w:hAnsi="Arial" w:cs="Arial"/>
          <w:sz w:val="22"/>
          <w:szCs w:val="22"/>
        </w:rPr>
        <w:t xml:space="preserve">, die im Vergleich zu den früher verwendeten </w:t>
      </w:r>
      <w:r w:rsidR="006A45F8">
        <w:rPr>
          <w:rFonts w:ascii="Arial" w:hAnsi="Arial" w:cs="Arial"/>
          <w:sz w:val="22"/>
          <w:szCs w:val="22"/>
        </w:rPr>
        <w:t>strengere Maß</w:t>
      </w:r>
      <w:r w:rsidRPr="00105C80">
        <w:rPr>
          <w:rFonts w:ascii="Arial" w:hAnsi="Arial" w:cs="Arial"/>
          <w:sz w:val="22"/>
          <w:szCs w:val="22"/>
        </w:rPr>
        <w:t>stäbe setzen, erwartet man sich</w:t>
      </w:r>
      <w:r w:rsidR="00757C7C">
        <w:rPr>
          <w:rFonts w:ascii="Arial" w:hAnsi="Arial" w:cs="Arial"/>
          <w:sz w:val="22"/>
          <w:szCs w:val="22"/>
        </w:rPr>
        <w:t>, „Risik</w:t>
      </w:r>
      <w:r w:rsidR="00BC6C43">
        <w:rPr>
          <w:rFonts w:ascii="Arial" w:hAnsi="Arial" w:cs="Arial"/>
          <w:sz w:val="22"/>
          <w:szCs w:val="22"/>
        </w:rPr>
        <w:t xml:space="preserve">o-Kinder“ früher identifizieren zu können: Die </w:t>
      </w:r>
      <w:r w:rsidRPr="00105C80">
        <w:rPr>
          <w:rFonts w:ascii="Arial" w:hAnsi="Arial" w:cs="Arial"/>
          <w:sz w:val="22"/>
          <w:szCs w:val="22"/>
        </w:rPr>
        <w:t>Kinder fallen also schon früher als gefährdet auf</w:t>
      </w:r>
      <w:r w:rsidRPr="00105C80">
        <w:rPr>
          <w:rStyle w:val="Endnotenzeichen"/>
          <w:rFonts w:ascii="Arial" w:hAnsi="Arial" w:cs="Arial"/>
          <w:sz w:val="22"/>
          <w:szCs w:val="22"/>
        </w:rPr>
        <w:endnoteReference w:id="8"/>
      </w:r>
      <w:r w:rsidRPr="00105C80">
        <w:rPr>
          <w:rFonts w:ascii="Arial" w:hAnsi="Arial" w:cs="Arial"/>
          <w:sz w:val="22"/>
          <w:szCs w:val="22"/>
          <w:vertAlign w:val="superscript"/>
        </w:rPr>
        <w:t xml:space="preserve">, </w:t>
      </w:r>
      <w:r w:rsidRPr="00105C80">
        <w:rPr>
          <w:rStyle w:val="Endnotenzeichen"/>
          <w:rFonts w:ascii="Arial" w:hAnsi="Arial" w:cs="Arial"/>
          <w:sz w:val="22"/>
          <w:szCs w:val="22"/>
        </w:rPr>
        <w:endnoteReference w:id="9"/>
      </w:r>
      <w:r w:rsidRPr="00105C80">
        <w:rPr>
          <w:rFonts w:ascii="Arial" w:hAnsi="Arial" w:cs="Arial"/>
          <w:sz w:val="22"/>
          <w:szCs w:val="22"/>
        </w:rPr>
        <w:t xml:space="preserve">, sodass die Anwendung der neuen Referenzwerte dazu führen kann, dass Kinder und Jugendliche mit Asthma </w:t>
      </w:r>
      <w:r w:rsidR="004715FF">
        <w:rPr>
          <w:rFonts w:ascii="Arial" w:hAnsi="Arial" w:cs="Arial"/>
          <w:sz w:val="22"/>
          <w:szCs w:val="22"/>
        </w:rPr>
        <w:t xml:space="preserve">auch </w:t>
      </w:r>
      <w:r w:rsidRPr="00105C80">
        <w:rPr>
          <w:rFonts w:ascii="Arial" w:hAnsi="Arial" w:cs="Arial"/>
          <w:sz w:val="22"/>
          <w:szCs w:val="22"/>
        </w:rPr>
        <w:t>früher die passende Therapie erhalten</w:t>
      </w:r>
      <w:r w:rsidRPr="00105C80">
        <w:rPr>
          <w:rStyle w:val="Endnotenzeichen"/>
          <w:rFonts w:ascii="Arial" w:hAnsi="Arial" w:cs="Arial"/>
          <w:sz w:val="22"/>
          <w:szCs w:val="22"/>
        </w:rPr>
        <w:endnoteReference w:id="10"/>
      </w:r>
      <w:r w:rsidRPr="00105C80">
        <w:rPr>
          <w:rFonts w:ascii="Arial" w:hAnsi="Arial" w:cs="Arial"/>
          <w:sz w:val="22"/>
          <w:szCs w:val="22"/>
        </w:rPr>
        <w:t xml:space="preserve">. </w:t>
      </w:r>
      <w:r w:rsidR="004D746F" w:rsidRPr="00D4549A">
        <w:rPr>
          <w:rFonts w:ascii="Arial" w:hAnsi="Arial" w:cs="Arial"/>
          <w:sz w:val="22"/>
          <w:szCs w:val="22"/>
          <w:lang w:val="de-AT"/>
        </w:rPr>
        <w:t>Zacharasiewicz: „</w:t>
      </w:r>
      <w:r w:rsidR="004D746F">
        <w:rPr>
          <w:rFonts w:ascii="Arial" w:hAnsi="Arial" w:cs="Arial"/>
          <w:sz w:val="22"/>
          <w:szCs w:val="22"/>
        </w:rPr>
        <w:t xml:space="preserve">Sowohl bei Kindern mit Asthma als auch bei Kindern mit </w:t>
      </w:r>
      <w:proofErr w:type="spellStart"/>
      <w:r w:rsidR="004D746F">
        <w:rPr>
          <w:rFonts w:ascii="Arial" w:hAnsi="Arial" w:cs="Arial"/>
          <w:sz w:val="22"/>
          <w:szCs w:val="22"/>
        </w:rPr>
        <w:t>cystischer</w:t>
      </w:r>
      <w:proofErr w:type="spellEnd"/>
      <w:r w:rsidR="004D746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4D746F">
        <w:rPr>
          <w:rFonts w:ascii="Arial" w:hAnsi="Arial" w:cs="Arial"/>
          <w:sz w:val="22"/>
          <w:szCs w:val="22"/>
        </w:rPr>
        <w:t>Fibrose</w:t>
      </w:r>
      <w:proofErr w:type="spellEnd"/>
      <w:r w:rsidR="004D746F">
        <w:rPr>
          <w:rFonts w:ascii="Arial" w:hAnsi="Arial" w:cs="Arial"/>
          <w:sz w:val="22"/>
          <w:szCs w:val="22"/>
        </w:rPr>
        <w:t xml:space="preserve"> – einer angeborenen Lungenerkrankung </w:t>
      </w:r>
      <w:r w:rsidR="006D2413">
        <w:rPr>
          <w:rFonts w:ascii="Arial" w:hAnsi="Arial" w:cs="Arial"/>
          <w:sz w:val="22"/>
          <w:szCs w:val="22"/>
        </w:rPr>
        <w:t xml:space="preserve">– </w:t>
      </w:r>
      <w:r w:rsidR="004D746F">
        <w:rPr>
          <w:rFonts w:ascii="Arial" w:hAnsi="Arial" w:cs="Arial"/>
          <w:sz w:val="22"/>
          <w:szCs w:val="22"/>
        </w:rPr>
        <w:t xml:space="preserve">konnten wir zeigen, dass die Anwendung der neuen Internationalen Referenzwerte Schäden deutlich früher und schneller anzeigt </w:t>
      </w:r>
      <w:r w:rsidR="00E11049">
        <w:rPr>
          <w:rStyle w:val="Endnotenzeichen"/>
          <w:rFonts w:ascii="Arial" w:hAnsi="Arial" w:cs="Arial"/>
          <w:sz w:val="22"/>
          <w:szCs w:val="22"/>
        </w:rPr>
        <w:t>8, 9</w:t>
      </w:r>
      <w:r w:rsidR="00503A63">
        <w:rPr>
          <w:rStyle w:val="Endnotenzeichen"/>
          <w:rFonts w:ascii="Arial" w:hAnsi="Arial" w:cs="Arial"/>
          <w:sz w:val="22"/>
          <w:szCs w:val="22"/>
        </w:rPr>
        <w:t xml:space="preserve"> </w:t>
      </w:r>
      <w:r w:rsidR="004D746F">
        <w:rPr>
          <w:rFonts w:ascii="Arial" w:hAnsi="Arial" w:cs="Arial"/>
          <w:sz w:val="22"/>
          <w:szCs w:val="22"/>
        </w:rPr>
        <w:t xml:space="preserve">“. </w:t>
      </w:r>
    </w:p>
    <w:p w:rsidR="00B24687" w:rsidRPr="00105C80" w:rsidRDefault="006A45F8" w:rsidP="00B35293">
      <w:pPr>
        <w:spacing w:after="40" w:line="312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creeni</w:t>
      </w:r>
      <w:r w:rsidR="00B24687" w:rsidRPr="00105C80">
        <w:rPr>
          <w:rFonts w:ascii="Arial" w:hAnsi="Arial" w:cs="Arial"/>
          <w:b/>
          <w:sz w:val="22"/>
          <w:szCs w:val="22"/>
        </w:rPr>
        <w:t>ng als Option</w:t>
      </w:r>
    </w:p>
    <w:p w:rsidR="004C115D" w:rsidRDefault="00B24687" w:rsidP="00C90D57">
      <w:pPr>
        <w:spacing w:after="120" w:line="312" w:lineRule="auto"/>
        <w:rPr>
          <w:rFonts w:ascii="Arial" w:hAnsi="Arial" w:cs="Arial"/>
          <w:sz w:val="22"/>
          <w:szCs w:val="22"/>
        </w:rPr>
      </w:pPr>
      <w:r w:rsidRPr="00105C80">
        <w:rPr>
          <w:rFonts w:ascii="Arial" w:hAnsi="Arial" w:cs="Arial"/>
          <w:sz w:val="22"/>
          <w:szCs w:val="22"/>
        </w:rPr>
        <w:t>Screening-Untersuchungen der Lungenfunktion bei Kindern werden derzeit nicht routinemä</w:t>
      </w:r>
      <w:r w:rsidR="00BC6C43">
        <w:rPr>
          <w:rFonts w:ascii="Arial" w:hAnsi="Arial" w:cs="Arial"/>
          <w:sz w:val="22"/>
          <w:szCs w:val="22"/>
        </w:rPr>
        <w:t>ß</w:t>
      </w:r>
      <w:r w:rsidRPr="00105C80">
        <w:rPr>
          <w:rFonts w:ascii="Arial" w:hAnsi="Arial" w:cs="Arial"/>
          <w:sz w:val="22"/>
          <w:szCs w:val="22"/>
        </w:rPr>
        <w:t xml:space="preserve">ig durchgeführt. </w:t>
      </w:r>
      <w:r w:rsidR="004C115D" w:rsidRPr="00105C80">
        <w:rPr>
          <w:rFonts w:ascii="Arial" w:hAnsi="Arial" w:cs="Arial"/>
          <w:sz w:val="22"/>
          <w:szCs w:val="22"/>
        </w:rPr>
        <w:t>Zacharasiewicz: „</w:t>
      </w:r>
      <w:r w:rsidRPr="00105C80">
        <w:rPr>
          <w:rFonts w:ascii="Arial" w:hAnsi="Arial" w:cs="Arial"/>
          <w:sz w:val="22"/>
          <w:szCs w:val="22"/>
        </w:rPr>
        <w:t xml:space="preserve">Dies könnte aber durchaus sinnvoll sein, um </w:t>
      </w:r>
      <w:r w:rsidRPr="00105C80">
        <w:rPr>
          <w:rFonts w:ascii="Arial" w:hAnsi="Arial" w:cs="Arial"/>
          <w:sz w:val="22"/>
          <w:szCs w:val="22"/>
        </w:rPr>
        <w:lastRenderedPageBreak/>
        <w:t>Kinder</w:t>
      </w:r>
      <w:r w:rsidR="00BC6C43">
        <w:rPr>
          <w:rFonts w:ascii="Arial" w:hAnsi="Arial" w:cs="Arial"/>
          <w:sz w:val="22"/>
          <w:szCs w:val="22"/>
        </w:rPr>
        <w:t>,</w:t>
      </w:r>
      <w:r w:rsidRPr="00105C80">
        <w:rPr>
          <w:rFonts w:ascii="Arial" w:hAnsi="Arial" w:cs="Arial"/>
          <w:sz w:val="22"/>
          <w:szCs w:val="22"/>
        </w:rPr>
        <w:t xml:space="preserve"> die ein besonders hohes Risiko für eine spätere </w:t>
      </w:r>
      <w:proofErr w:type="spellStart"/>
      <w:r w:rsidRPr="00105C80">
        <w:rPr>
          <w:rFonts w:ascii="Arial" w:hAnsi="Arial" w:cs="Arial"/>
          <w:sz w:val="22"/>
          <w:szCs w:val="22"/>
        </w:rPr>
        <w:t>COPD</w:t>
      </w:r>
      <w:proofErr w:type="spellEnd"/>
      <w:r w:rsidRPr="00105C80">
        <w:rPr>
          <w:rFonts w:ascii="Arial" w:hAnsi="Arial" w:cs="Arial"/>
          <w:sz w:val="22"/>
          <w:szCs w:val="22"/>
        </w:rPr>
        <w:t xml:space="preserve"> </w:t>
      </w:r>
      <w:r w:rsidR="00BC6C43">
        <w:rPr>
          <w:rFonts w:ascii="Arial" w:hAnsi="Arial" w:cs="Arial"/>
          <w:sz w:val="22"/>
          <w:szCs w:val="22"/>
        </w:rPr>
        <w:t>aufweisen</w:t>
      </w:r>
      <w:r w:rsidR="006A45F8">
        <w:rPr>
          <w:rFonts w:ascii="Arial" w:hAnsi="Arial" w:cs="Arial"/>
          <w:sz w:val="22"/>
          <w:szCs w:val="22"/>
        </w:rPr>
        <w:t>,</w:t>
      </w:r>
      <w:r w:rsidRPr="00105C80">
        <w:rPr>
          <w:rFonts w:ascii="Arial" w:hAnsi="Arial" w:cs="Arial"/>
          <w:sz w:val="22"/>
          <w:szCs w:val="22"/>
        </w:rPr>
        <w:t xml:space="preserve"> frühzeitig zu identifizieren.</w:t>
      </w:r>
      <w:r w:rsidR="004C115D">
        <w:rPr>
          <w:rFonts w:ascii="Arial" w:hAnsi="Arial" w:cs="Arial"/>
          <w:sz w:val="22"/>
          <w:szCs w:val="22"/>
        </w:rPr>
        <w:t xml:space="preserve"> Screening</w:t>
      </w:r>
      <w:r w:rsidR="002B2C21">
        <w:rPr>
          <w:rFonts w:ascii="Arial" w:hAnsi="Arial" w:cs="Arial"/>
          <w:sz w:val="22"/>
          <w:szCs w:val="22"/>
        </w:rPr>
        <w:t>-</w:t>
      </w:r>
      <w:r w:rsidR="004C115D">
        <w:rPr>
          <w:rFonts w:ascii="Arial" w:hAnsi="Arial" w:cs="Arial"/>
          <w:sz w:val="22"/>
          <w:szCs w:val="22"/>
        </w:rPr>
        <w:t xml:space="preserve">Lungenfunktionsmessungen und Aufklärungsarbeit schon in der Volksschule zur Förderung der Lungengesundheit wäre eine tolle </w:t>
      </w:r>
      <w:proofErr w:type="spellStart"/>
      <w:r w:rsidR="004C115D">
        <w:rPr>
          <w:rFonts w:ascii="Arial" w:hAnsi="Arial" w:cs="Arial"/>
          <w:sz w:val="22"/>
          <w:szCs w:val="22"/>
        </w:rPr>
        <w:t>Investion</w:t>
      </w:r>
      <w:proofErr w:type="spellEnd"/>
      <w:r w:rsidR="004C115D">
        <w:rPr>
          <w:rFonts w:ascii="Arial" w:hAnsi="Arial" w:cs="Arial"/>
          <w:sz w:val="22"/>
          <w:szCs w:val="22"/>
        </w:rPr>
        <w:t xml:space="preserve"> für die Zukunft –ähnlich dem bereits vorhandenen Programm für Zahngesundheit.</w:t>
      </w:r>
      <w:r w:rsidR="006D2413">
        <w:rPr>
          <w:rFonts w:ascii="Arial" w:hAnsi="Arial" w:cs="Arial"/>
          <w:sz w:val="22"/>
          <w:szCs w:val="22"/>
        </w:rPr>
        <w:t>“</w:t>
      </w:r>
    </w:p>
    <w:p w:rsidR="00B24687" w:rsidRPr="00105C80" w:rsidRDefault="00B24687" w:rsidP="00B35293">
      <w:pPr>
        <w:spacing w:after="40" w:line="312" w:lineRule="auto"/>
        <w:rPr>
          <w:rFonts w:ascii="Arial" w:hAnsi="Arial" w:cs="Arial"/>
          <w:b/>
          <w:sz w:val="22"/>
          <w:szCs w:val="22"/>
        </w:rPr>
      </w:pPr>
      <w:r w:rsidRPr="00105C80">
        <w:rPr>
          <w:rFonts w:ascii="Arial" w:hAnsi="Arial" w:cs="Arial"/>
          <w:b/>
          <w:sz w:val="22"/>
          <w:szCs w:val="22"/>
        </w:rPr>
        <w:t xml:space="preserve">Luftverschmutzung </w:t>
      </w:r>
      <w:r w:rsidR="006A45F8">
        <w:rPr>
          <w:rFonts w:ascii="Arial" w:hAnsi="Arial" w:cs="Arial"/>
          <w:b/>
          <w:sz w:val="22"/>
          <w:szCs w:val="22"/>
        </w:rPr>
        <w:t>reduzieren hilft!</w:t>
      </w:r>
    </w:p>
    <w:p w:rsidR="00B24687" w:rsidRPr="00105C80" w:rsidRDefault="00B24687" w:rsidP="00B35293">
      <w:pPr>
        <w:spacing w:after="120" w:line="312" w:lineRule="auto"/>
        <w:rPr>
          <w:rFonts w:ascii="Arial" w:hAnsi="Arial" w:cs="Arial"/>
          <w:color w:val="FF0000"/>
          <w:sz w:val="22"/>
          <w:szCs w:val="22"/>
          <w:lang w:eastAsia="de-AT"/>
        </w:rPr>
      </w:pPr>
      <w:r w:rsidRPr="00105C80">
        <w:rPr>
          <w:rFonts w:ascii="Arial" w:hAnsi="Arial" w:cs="Arial"/>
          <w:sz w:val="22"/>
          <w:szCs w:val="22"/>
          <w:lang w:eastAsia="de-AT"/>
        </w:rPr>
        <w:t xml:space="preserve">Etwa 300 Million Kinder </w:t>
      </w:r>
      <w:r w:rsidRPr="00105C80">
        <w:rPr>
          <w:rFonts w:ascii="Arial" w:hAnsi="Arial" w:cs="Arial"/>
          <w:sz w:val="22"/>
          <w:szCs w:val="22"/>
        </w:rPr>
        <w:t xml:space="preserve">weltweit atmen ständig toxische Luft, die die festgelegten Grenzwerte um das </w:t>
      </w:r>
      <w:r w:rsidR="00EA6D6F">
        <w:rPr>
          <w:rFonts w:ascii="Arial" w:hAnsi="Arial" w:cs="Arial"/>
          <w:sz w:val="22"/>
          <w:szCs w:val="22"/>
        </w:rPr>
        <w:t>S</w:t>
      </w:r>
      <w:r w:rsidRPr="00105C80">
        <w:rPr>
          <w:rFonts w:ascii="Arial" w:hAnsi="Arial" w:cs="Arial"/>
          <w:sz w:val="22"/>
          <w:szCs w:val="22"/>
        </w:rPr>
        <w:t>echsfache übersteigen</w:t>
      </w:r>
      <w:r w:rsidRPr="00105C80">
        <w:rPr>
          <w:rStyle w:val="Endnotenzeichen"/>
          <w:rFonts w:ascii="Arial" w:hAnsi="Arial" w:cs="Arial"/>
          <w:sz w:val="22"/>
          <w:szCs w:val="22"/>
        </w:rPr>
        <w:endnoteReference w:id="11"/>
      </w:r>
      <w:r w:rsidRPr="00105C80">
        <w:rPr>
          <w:rFonts w:ascii="Arial" w:hAnsi="Arial" w:cs="Arial"/>
          <w:sz w:val="22"/>
          <w:szCs w:val="22"/>
        </w:rPr>
        <w:t>.</w:t>
      </w:r>
      <w:r w:rsidR="004715FF">
        <w:rPr>
          <w:rFonts w:ascii="Arial" w:hAnsi="Arial" w:cs="Arial"/>
          <w:sz w:val="22"/>
          <w:szCs w:val="22"/>
          <w:lang w:eastAsia="de-AT"/>
        </w:rPr>
        <w:t xml:space="preserve"> </w:t>
      </w:r>
      <w:r w:rsidR="00BC6C43">
        <w:rPr>
          <w:rFonts w:ascii="Arial" w:hAnsi="Arial" w:cs="Arial"/>
          <w:sz w:val="22"/>
          <w:szCs w:val="22"/>
          <w:lang w:eastAsia="de-AT"/>
        </w:rPr>
        <w:t xml:space="preserve">Dies trifft vor allem auf afrikanische und asiatische Länder zu, wird aber zunehmend auch in den westlichen Ballungszentren zum Problem. Weltweit gesehen: </w:t>
      </w:r>
      <w:r w:rsidR="004715FF">
        <w:rPr>
          <w:rFonts w:ascii="Arial" w:hAnsi="Arial" w:cs="Arial"/>
          <w:sz w:val="22"/>
          <w:szCs w:val="22"/>
          <w:lang w:eastAsia="de-AT"/>
        </w:rPr>
        <w:t>Ein Todesfall von zehn bei Kindern unter fünf</w:t>
      </w:r>
      <w:r w:rsidRPr="00105C80">
        <w:rPr>
          <w:rFonts w:ascii="Arial" w:hAnsi="Arial" w:cs="Arial"/>
          <w:sz w:val="22"/>
          <w:szCs w:val="22"/>
          <w:lang w:eastAsia="de-AT"/>
        </w:rPr>
        <w:t xml:space="preserve"> Jahren hängt mit Luftverschmutzung zusammen</w:t>
      </w:r>
      <w:r w:rsidRPr="00105C80">
        <w:rPr>
          <w:rStyle w:val="Endnotenzeichen"/>
          <w:rFonts w:ascii="Arial" w:hAnsi="Arial" w:cs="Arial"/>
          <w:sz w:val="22"/>
          <w:szCs w:val="22"/>
          <w:lang w:eastAsia="de-AT"/>
        </w:rPr>
        <w:endnoteReference w:id="12"/>
      </w:r>
      <w:r w:rsidRPr="00105C80">
        <w:rPr>
          <w:rFonts w:ascii="Arial" w:hAnsi="Arial" w:cs="Arial"/>
          <w:sz w:val="22"/>
          <w:szCs w:val="22"/>
          <w:lang w:eastAsia="de-AT"/>
        </w:rPr>
        <w:t>.</w:t>
      </w:r>
    </w:p>
    <w:p w:rsidR="0022519E" w:rsidRPr="00105C80" w:rsidRDefault="004715FF" w:rsidP="00C90D57">
      <w:pPr>
        <w:spacing w:after="120" w:line="312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Eine kalifornische Studie zeigt aber auch Erfreuliches:</w:t>
      </w:r>
      <w:r w:rsidR="00B24687" w:rsidRPr="00105C80">
        <w:rPr>
          <w:rFonts w:ascii="Arial" w:hAnsi="Arial" w:cs="Arial"/>
          <w:sz w:val="22"/>
          <w:szCs w:val="22"/>
        </w:rPr>
        <w:t xml:space="preserve"> Bessern sich die Abgaswerte, dann bessern sich auch die Lungenfunktionswerte </w:t>
      </w:r>
      <w:r w:rsidR="001A1D24">
        <w:rPr>
          <w:rFonts w:ascii="Arial" w:hAnsi="Arial" w:cs="Arial"/>
          <w:sz w:val="22"/>
          <w:szCs w:val="22"/>
        </w:rPr>
        <w:t xml:space="preserve">der </w:t>
      </w:r>
      <w:r w:rsidR="00B24687" w:rsidRPr="00105C80">
        <w:rPr>
          <w:rFonts w:ascii="Arial" w:hAnsi="Arial" w:cs="Arial"/>
          <w:sz w:val="22"/>
          <w:szCs w:val="22"/>
        </w:rPr>
        <w:t xml:space="preserve">Kinder. Dies wurde in einer </w:t>
      </w:r>
      <w:r w:rsidR="006A45F8">
        <w:rPr>
          <w:rFonts w:ascii="Arial" w:hAnsi="Arial" w:cs="Arial"/>
          <w:sz w:val="22"/>
          <w:szCs w:val="22"/>
        </w:rPr>
        <w:t>Langzeit-</w:t>
      </w:r>
      <w:r w:rsidR="00B24687" w:rsidRPr="00105C80">
        <w:rPr>
          <w:rFonts w:ascii="Arial" w:hAnsi="Arial" w:cs="Arial"/>
          <w:sz w:val="22"/>
          <w:szCs w:val="22"/>
        </w:rPr>
        <w:t>Beobachtungsstudie von 1994-2011 gezeigt</w:t>
      </w:r>
      <w:r w:rsidR="00B24687" w:rsidRPr="00105C80">
        <w:rPr>
          <w:rStyle w:val="Endnotenzeichen"/>
          <w:rFonts w:ascii="Arial" w:hAnsi="Arial" w:cs="Arial"/>
          <w:sz w:val="22"/>
          <w:szCs w:val="22"/>
        </w:rPr>
        <w:endnoteReference w:id="13"/>
      </w:r>
      <w:r w:rsidR="00B24687" w:rsidRPr="00105C80">
        <w:rPr>
          <w:rFonts w:ascii="Arial" w:hAnsi="Arial" w:cs="Arial"/>
          <w:sz w:val="22"/>
          <w:szCs w:val="22"/>
        </w:rPr>
        <w:t>.</w:t>
      </w:r>
    </w:p>
    <w:p w:rsidR="00DF10E7" w:rsidRPr="001A2116" w:rsidRDefault="00DF10E7" w:rsidP="00DF10E7">
      <w:pPr>
        <w:spacing w:after="120" w:line="312" w:lineRule="auto"/>
        <w:ind w:right="-142"/>
        <w:rPr>
          <w:rFonts w:ascii="Arial" w:hAnsi="Arial" w:cs="Arial"/>
          <w:bCs/>
          <w:sz w:val="14"/>
          <w:szCs w:val="22"/>
          <w:lang w:val="de-AT"/>
        </w:rPr>
      </w:pPr>
    </w:p>
    <w:p w:rsidR="00DF10E7" w:rsidRPr="00C63092" w:rsidRDefault="00DF10E7" w:rsidP="00DF10E7">
      <w:pPr>
        <w:spacing w:after="120" w:line="312" w:lineRule="auto"/>
        <w:ind w:right="-142"/>
        <w:rPr>
          <w:rFonts w:ascii="Arial" w:hAnsi="Arial" w:cs="Arial"/>
          <w:bCs/>
          <w:sz w:val="22"/>
          <w:szCs w:val="22"/>
          <w:lang w:val="de-AT"/>
        </w:rPr>
      </w:pPr>
      <w:r w:rsidRPr="00C63092">
        <w:rPr>
          <w:rFonts w:ascii="Arial" w:hAnsi="Arial" w:cs="Arial"/>
          <w:bCs/>
          <w:sz w:val="22"/>
          <w:szCs w:val="22"/>
          <w:lang w:val="de-AT"/>
        </w:rPr>
        <w:t>3. Oktober 2017</w:t>
      </w:r>
    </w:p>
    <w:p w:rsidR="00DF10E7" w:rsidRPr="001A2116" w:rsidRDefault="00DF10E7" w:rsidP="00DF10E7">
      <w:pPr>
        <w:spacing w:line="360" w:lineRule="auto"/>
        <w:ind w:right="-142"/>
        <w:rPr>
          <w:rFonts w:ascii="Arial" w:hAnsi="Arial" w:cs="Arial"/>
          <w:i/>
          <w:sz w:val="12"/>
          <w:szCs w:val="18"/>
        </w:rPr>
      </w:pPr>
    </w:p>
    <w:p w:rsidR="00DF10E7" w:rsidRPr="00105C80" w:rsidRDefault="00DF10E7" w:rsidP="00DF10E7">
      <w:pPr>
        <w:ind w:right="-142"/>
        <w:rPr>
          <w:rFonts w:ascii="Arial" w:hAnsi="Arial" w:cs="Arial"/>
        </w:rPr>
      </w:pPr>
      <w:r w:rsidRPr="00105C80">
        <w:rPr>
          <w:rFonts w:ascii="Arial" w:hAnsi="Arial" w:cs="Arial"/>
          <w:i/>
          <w:sz w:val="20"/>
          <w:szCs w:val="18"/>
        </w:rPr>
        <w:t>* Aus Gründen der besseren Lesbarkeit wurde im Text auf eine gendergerechte Schreibweise verzichtet. Sofern nicht anders vermerkt, gelten alle Bezeichnungen sowohl für Frauen als auch für Männer.</w:t>
      </w:r>
    </w:p>
    <w:p w:rsidR="00DF10E7" w:rsidRPr="001A2116" w:rsidRDefault="00DF10E7" w:rsidP="00DF10E7">
      <w:pPr>
        <w:spacing w:after="120" w:line="312" w:lineRule="auto"/>
        <w:rPr>
          <w:rFonts w:ascii="Arial" w:eastAsiaTheme="minorHAnsi" w:hAnsi="Arial" w:cs="Arial"/>
          <w:sz w:val="18"/>
          <w:lang w:val="de-AT"/>
        </w:rPr>
      </w:pPr>
    </w:p>
    <w:p w:rsidR="00DF10E7" w:rsidRPr="00FC122C" w:rsidRDefault="00DF10E7" w:rsidP="00DF10E7">
      <w:pPr>
        <w:spacing w:after="120" w:line="312" w:lineRule="auto"/>
        <w:rPr>
          <w:rFonts w:ascii="Arial" w:eastAsiaTheme="minorHAnsi" w:hAnsi="Arial" w:cs="Arial"/>
          <w:sz w:val="22"/>
          <w:lang w:val="de-AT"/>
        </w:rPr>
      </w:pPr>
      <w:r w:rsidRPr="00FC122C">
        <w:rPr>
          <w:rFonts w:ascii="Arial" w:eastAsiaTheme="minorHAnsi" w:hAnsi="Arial" w:cs="Arial"/>
          <w:sz w:val="22"/>
          <w:lang w:val="de-AT"/>
        </w:rPr>
        <w:t>Weitere Pressetexte zu Themen des Kongresses finden Sie laufend aktualisiert unter: www.ogp.at/category/presse/medienaussendungen</w:t>
      </w:r>
    </w:p>
    <w:p w:rsidR="00DF10E7" w:rsidRDefault="00DF10E7" w:rsidP="00C90D57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de-AT"/>
        </w:rPr>
      </w:pPr>
    </w:p>
    <w:p w:rsidR="00E5686D" w:rsidRPr="00105C80" w:rsidRDefault="00E5686D" w:rsidP="00C90D57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de-AT"/>
        </w:rPr>
      </w:pPr>
      <w:r w:rsidRPr="00105C80">
        <w:rPr>
          <w:rFonts w:ascii="Arial" w:hAnsi="Arial" w:cs="Arial"/>
          <w:b/>
          <w:bCs/>
          <w:sz w:val="22"/>
          <w:szCs w:val="22"/>
          <w:u w:val="single"/>
          <w:lang w:val="de-AT"/>
        </w:rPr>
        <w:t>Kontakt</w:t>
      </w:r>
    </w:p>
    <w:p w:rsidR="00E5686D" w:rsidRPr="00105C80" w:rsidRDefault="00E5686D" w:rsidP="00C90D57">
      <w:pPr>
        <w:rPr>
          <w:rFonts w:ascii="Arial" w:hAnsi="Arial" w:cs="Arial"/>
          <w:b/>
          <w:sz w:val="22"/>
          <w:szCs w:val="22"/>
          <w:lang w:val="de-AT"/>
        </w:rPr>
      </w:pPr>
      <w:proofErr w:type="spellStart"/>
      <w:r w:rsidRPr="00105C80">
        <w:rPr>
          <w:rFonts w:ascii="Arial" w:hAnsi="Arial" w:cs="Arial"/>
          <w:b/>
          <w:sz w:val="22"/>
          <w:szCs w:val="22"/>
          <w:lang w:val="de-AT"/>
        </w:rPr>
        <w:t>OÄ.</w:t>
      </w:r>
      <w:r w:rsidRPr="00105C80">
        <w:rPr>
          <w:rFonts w:ascii="Arial" w:hAnsi="Arial" w:cs="Arial"/>
          <w:b/>
          <w:sz w:val="22"/>
          <w:szCs w:val="22"/>
          <w:vertAlign w:val="superscript"/>
          <w:lang w:val="de-AT"/>
        </w:rPr>
        <w:t>in</w:t>
      </w:r>
      <w:proofErr w:type="spellEnd"/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Priv.-</w:t>
      </w:r>
      <w:proofErr w:type="spellStart"/>
      <w:r w:rsidRPr="00105C80">
        <w:rPr>
          <w:rFonts w:ascii="Arial" w:hAnsi="Arial" w:cs="Arial"/>
          <w:b/>
          <w:sz w:val="22"/>
          <w:szCs w:val="22"/>
          <w:lang w:val="de-AT"/>
        </w:rPr>
        <w:t>Doz.</w:t>
      </w:r>
      <w:r w:rsidRPr="00105C80">
        <w:rPr>
          <w:rFonts w:ascii="Arial" w:hAnsi="Arial" w:cs="Arial"/>
          <w:b/>
          <w:sz w:val="22"/>
          <w:szCs w:val="22"/>
          <w:vertAlign w:val="superscript"/>
          <w:lang w:val="de-AT"/>
        </w:rPr>
        <w:t>in</w:t>
      </w:r>
      <w:proofErr w:type="spellEnd"/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</w:t>
      </w:r>
      <w:proofErr w:type="spellStart"/>
      <w:r w:rsidRPr="00105C80">
        <w:rPr>
          <w:rFonts w:ascii="Arial" w:hAnsi="Arial" w:cs="Arial"/>
          <w:b/>
          <w:sz w:val="22"/>
          <w:szCs w:val="22"/>
          <w:lang w:val="de-AT"/>
        </w:rPr>
        <w:t>Dr.</w:t>
      </w:r>
      <w:r w:rsidRPr="00105C80">
        <w:rPr>
          <w:rFonts w:ascii="Arial" w:hAnsi="Arial" w:cs="Arial"/>
          <w:b/>
          <w:sz w:val="22"/>
          <w:szCs w:val="22"/>
          <w:vertAlign w:val="superscript"/>
          <w:lang w:val="de-AT"/>
        </w:rPr>
        <w:t>in</w:t>
      </w:r>
      <w:proofErr w:type="spellEnd"/>
      <w:r w:rsidRPr="00105C80">
        <w:rPr>
          <w:rFonts w:ascii="Arial" w:hAnsi="Arial" w:cs="Arial"/>
          <w:b/>
          <w:sz w:val="22"/>
          <w:szCs w:val="22"/>
          <w:lang w:val="de-AT"/>
        </w:rPr>
        <w:t xml:space="preserve"> Angela Zacharasiewicz</w:t>
      </w:r>
      <w:r w:rsidR="006E6BD7">
        <w:rPr>
          <w:rFonts w:ascii="Arial" w:hAnsi="Arial" w:cs="Arial"/>
          <w:b/>
          <w:sz w:val="22"/>
          <w:szCs w:val="22"/>
          <w:lang w:val="de-AT"/>
        </w:rPr>
        <w:t>, MBA</w:t>
      </w:r>
    </w:p>
    <w:p w:rsidR="00E5686D" w:rsidRPr="00105C80" w:rsidRDefault="00E5686D" w:rsidP="00C90D57">
      <w:pPr>
        <w:rPr>
          <w:rFonts w:ascii="Arial" w:hAnsi="Arial" w:cs="Arial"/>
          <w:sz w:val="22"/>
          <w:szCs w:val="22"/>
          <w:lang w:val="de-AT"/>
        </w:rPr>
      </w:pPr>
      <w:r w:rsidRPr="00105C80">
        <w:rPr>
          <w:rFonts w:ascii="Arial" w:hAnsi="Arial" w:cs="Arial"/>
          <w:sz w:val="22"/>
          <w:szCs w:val="22"/>
          <w:lang w:val="de-AT"/>
        </w:rPr>
        <w:t xml:space="preserve">Leitende Oberärztin der Abteilung für Kinder- und Jugendheilkunde im Wilhelminenspital, Wien </w:t>
      </w:r>
    </w:p>
    <w:p w:rsidR="00E5686D" w:rsidRPr="00105C80" w:rsidRDefault="00E5686D" w:rsidP="00C90D57">
      <w:pPr>
        <w:rPr>
          <w:rFonts w:ascii="Arial" w:hAnsi="Arial" w:cs="Arial"/>
          <w:sz w:val="22"/>
          <w:szCs w:val="22"/>
          <w:lang w:val="de-AT"/>
        </w:rPr>
      </w:pPr>
      <w:proofErr w:type="spellStart"/>
      <w:r w:rsidRPr="00105C80">
        <w:rPr>
          <w:rFonts w:ascii="Arial" w:hAnsi="Arial" w:cs="Arial"/>
          <w:sz w:val="22"/>
          <w:szCs w:val="22"/>
          <w:lang w:val="de-AT"/>
        </w:rPr>
        <w:t>Montleartstraße</w:t>
      </w:r>
      <w:proofErr w:type="spellEnd"/>
      <w:r w:rsidRPr="00105C80">
        <w:rPr>
          <w:rFonts w:ascii="Arial" w:hAnsi="Arial" w:cs="Arial"/>
          <w:sz w:val="22"/>
          <w:szCs w:val="22"/>
          <w:lang w:val="de-AT"/>
        </w:rPr>
        <w:t xml:space="preserve"> 37</w:t>
      </w:r>
    </w:p>
    <w:p w:rsidR="00E5686D" w:rsidRPr="00105C80" w:rsidRDefault="00E5686D" w:rsidP="00C90D57">
      <w:pPr>
        <w:rPr>
          <w:rFonts w:ascii="Arial" w:hAnsi="Arial" w:cs="Arial"/>
          <w:sz w:val="22"/>
          <w:szCs w:val="22"/>
          <w:lang w:val="de-AT"/>
        </w:rPr>
      </w:pPr>
      <w:r w:rsidRPr="00105C80">
        <w:rPr>
          <w:rFonts w:ascii="Arial" w:hAnsi="Arial" w:cs="Arial"/>
          <w:sz w:val="22"/>
          <w:szCs w:val="22"/>
          <w:lang w:val="de-AT"/>
        </w:rPr>
        <w:t>1160 Wien</w:t>
      </w:r>
    </w:p>
    <w:p w:rsidR="00E5686D" w:rsidRPr="00105C80" w:rsidRDefault="00E5686D" w:rsidP="00C90D57">
      <w:pPr>
        <w:rPr>
          <w:rFonts w:ascii="Arial" w:hAnsi="Arial" w:cs="Arial"/>
          <w:sz w:val="22"/>
          <w:szCs w:val="22"/>
          <w:lang w:val="de-AT"/>
        </w:rPr>
      </w:pPr>
      <w:r w:rsidRPr="00105C80">
        <w:rPr>
          <w:rFonts w:ascii="Arial" w:hAnsi="Arial" w:cs="Arial"/>
          <w:sz w:val="22"/>
          <w:szCs w:val="22"/>
          <w:lang w:val="de-AT"/>
        </w:rPr>
        <w:t>Tel.: + 43/1/491 50 - 2815</w:t>
      </w:r>
    </w:p>
    <w:p w:rsidR="00E5686D" w:rsidRPr="00105C80" w:rsidRDefault="00E5686D" w:rsidP="00C90D57">
      <w:pPr>
        <w:rPr>
          <w:rFonts w:ascii="Arial" w:hAnsi="Arial" w:cs="Arial"/>
          <w:sz w:val="22"/>
          <w:szCs w:val="22"/>
          <w:lang w:val="de-AT"/>
        </w:rPr>
      </w:pPr>
      <w:r w:rsidRPr="00105C80">
        <w:rPr>
          <w:rFonts w:ascii="Arial" w:hAnsi="Arial" w:cs="Arial"/>
          <w:sz w:val="22"/>
          <w:szCs w:val="22"/>
          <w:lang w:val="de-AT"/>
        </w:rPr>
        <w:t>Fax: +</w:t>
      </w:r>
      <w:r w:rsidR="003F5602">
        <w:rPr>
          <w:rFonts w:ascii="Arial" w:hAnsi="Arial" w:cs="Arial"/>
          <w:sz w:val="22"/>
          <w:szCs w:val="22"/>
          <w:lang w:val="de-AT"/>
        </w:rPr>
        <w:t xml:space="preserve"> </w:t>
      </w:r>
      <w:r w:rsidRPr="00105C80">
        <w:rPr>
          <w:rFonts w:ascii="Arial" w:hAnsi="Arial" w:cs="Arial"/>
          <w:sz w:val="22"/>
          <w:szCs w:val="22"/>
          <w:lang w:val="de-AT"/>
        </w:rPr>
        <w:t>43/1/491 50 - 2809</w:t>
      </w:r>
    </w:p>
    <w:p w:rsidR="00E5686D" w:rsidRPr="00105C80" w:rsidRDefault="00E5686D" w:rsidP="00C90D57">
      <w:pPr>
        <w:rPr>
          <w:rFonts w:ascii="Arial" w:hAnsi="Arial" w:cs="Arial"/>
          <w:sz w:val="22"/>
          <w:szCs w:val="22"/>
          <w:lang w:val="de-AT"/>
        </w:rPr>
      </w:pPr>
      <w:r w:rsidRPr="00105C80">
        <w:rPr>
          <w:rFonts w:ascii="Arial" w:hAnsi="Arial" w:cs="Arial"/>
          <w:sz w:val="22"/>
          <w:szCs w:val="22"/>
          <w:lang w:val="de-AT"/>
        </w:rPr>
        <w:t xml:space="preserve">E-Mail: </w:t>
      </w:r>
      <w:hyperlink r:id="rId8" w:history="1">
        <w:r w:rsidRPr="00105C80">
          <w:rPr>
            <w:rStyle w:val="Hyperlink"/>
            <w:rFonts w:ascii="Arial" w:hAnsi="Arial" w:cs="Arial"/>
            <w:sz w:val="22"/>
            <w:szCs w:val="22"/>
            <w:lang w:val="de-AT"/>
          </w:rPr>
          <w:t>angela.zacharasiewicz@wienkav.at</w:t>
        </w:r>
      </w:hyperlink>
      <w:r w:rsidRPr="00105C80">
        <w:rPr>
          <w:rFonts w:ascii="Arial" w:hAnsi="Arial" w:cs="Arial"/>
          <w:sz w:val="22"/>
          <w:szCs w:val="22"/>
          <w:lang w:val="de-AT"/>
        </w:rPr>
        <w:t xml:space="preserve"> </w:t>
      </w:r>
    </w:p>
    <w:p w:rsidR="00E5686D" w:rsidRPr="00105C80" w:rsidRDefault="00E5686D" w:rsidP="00C90D57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de-AT"/>
        </w:rPr>
      </w:pPr>
    </w:p>
    <w:p w:rsidR="00E5686D" w:rsidRPr="006340A2" w:rsidRDefault="00E5686D" w:rsidP="00C90D57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en-US"/>
        </w:rPr>
      </w:pPr>
      <w:proofErr w:type="spellStart"/>
      <w:r w:rsidRPr="006340A2">
        <w:rPr>
          <w:rFonts w:ascii="Arial" w:hAnsi="Arial" w:cs="Arial"/>
          <w:b/>
          <w:bCs/>
          <w:sz w:val="22"/>
          <w:szCs w:val="22"/>
          <w:u w:val="single"/>
          <w:lang w:val="en-US"/>
        </w:rPr>
        <w:t>Rückfragen</w:t>
      </w:r>
      <w:proofErr w:type="spellEnd"/>
      <w:r w:rsidRPr="006340A2">
        <w:rPr>
          <w:rFonts w:ascii="Arial" w:hAnsi="Arial" w:cs="Arial"/>
          <w:b/>
          <w:bCs/>
          <w:sz w:val="22"/>
          <w:szCs w:val="22"/>
          <w:u w:val="single"/>
          <w:lang w:val="en-US"/>
        </w:rPr>
        <w:t xml:space="preserve"> </w:t>
      </w:r>
      <w:proofErr w:type="spellStart"/>
      <w:r w:rsidRPr="006340A2">
        <w:rPr>
          <w:rFonts w:ascii="Arial" w:hAnsi="Arial" w:cs="Arial"/>
          <w:b/>
          <w:bCs/>
          <w:sz w:val="22"/>
          <w:szCs w:val="22"/>
          <w:u w:val="single"/>
          <w:lang w:val="en-US"/>
        </w:rPr>
        <w:t>Presse</w:t>
      </w:r>
      <w:proofErr w:type="spellEnd"/>
    </w:p>
    <w:p w:rsidR="00E5686D" w:rsidRPr="00105C80" w:rsidRDefault="00E5686D" w:rsidP="00C90D57">
      <w:pPr>
        <w:shd w:val="clear" w:color="auto" w:fill="FFFFFF"/>
        <w:spacing w:line="312" w:lineRule="auto"/>
        <w:rPr>
          <w:rFonts w:ascii="Arial" w:hAnsi="Arial" w:cs="Arial"/>
          <w:b/>
          <w:bCs/>
          <w:color w:val="222222"/>
          <w:sz w:val="22"/>
          <w:szCs w:val="22"/>
          <w:lang w:val="en-US"/>
        </w:rPr>
      </w:pPr>
      <w:r w:rsidRPr="00105C80">
        <w:rPr>
          <w:rFonts w:ascii="Arial" w:hAnsi="Arial" w:cs="Arial"/>
          <w:b/>
          <w:bCs/>
          <w:color w:val="222222"/>
          <w:sz w:val="22"/>
          <w:szCs w:val="22"/>
          <w:lang w:val="en-US"/>
        </w:rPr>
        <w:t>Urban &amp; Schenk medical media consulting</w:t>
      </w:r>
    </w:p>
    <w:p w:rsidR="00E5686D" w:rsidRPr="00105C80" w:rsidRDefault="00E5686D" w:rsidP="00C90D57">
      <w:pPr>
        <w:rPr>
          <w:rStyle w:val="Hyperlink"/>
          <w:rFonts w:ascii="Arial" w:hAnsi="Arial" w:cs="Arial"/>
          <w:color w:val="auto"/>
          <w:sz w:val="22"/>
          <w:szCs w:val="22"/>
          <w:u w:val="none"/>
          <w:lang w:val="en-US"/>
        </w:rPr>
      </w:pPr>
      <w:r w:rsidRPr="00105C80">
        <w:rPr>
          <w:rStyle w:val="Hyperlink"/>
          <w:rFonts w:ascii="Arial" w:hAnsi="Arial" w:cs="Arial"/>
          <w:color w:val="auto"/>
          <w:sz w:val="22"/>
          <w:szCs w:val="22"/>
          <w:u w:val="none"/>
          <w:lang w:val="en-US"/>
        </w:rPr>
        <w:t xml:space="preserve">Barbara Urban: +43 664/41 69 4 59, </w:t>
      </w:r>
      <w:hyperlink r:id="rId9">
        <w:r w:rsidRPr="00105C80">
          <w:rPr>
            <w:rStyle w:val="Hyperlink"/>
            <w:rFonts w:ascii="Arial" w:hAnsi="Arial" w:cs="Arial"/>
            <w:color w:val="auto"/>
            <w:sz w:val="22"/>
            <w:szCs w:val="22"/>
            <w:u w:val="none"/>
            <w:lang w:val="en-US"/>
          </w:rPr>
          <w:t>barbara.uban</w:t>
        </w:r>
      </w:hyperlink>
      <w:r w:rsidRPr="00105C80">
        <w:rPr>
          <w:rStyle w:val="Hyperlink"/>
          <w:rFonts w:ascii="Arial" w:hAnsi="Arial" w:cs="Arial"/>
          <w:color w:val="auto"/>
          <w:sz w:val="22"/>
          <w:szCs w:val="22"/>
          <w:u w:val="none"/>
          <w:lang w:val="en-US"/>
        </w:rPr>
        <w:t>@medical-media-consulting.at</w:t>
      </w:r>
    </w:p>
    <w:p w:rsidR="00C87C78" w:rsidRPr="00757C7C" w:rsidRDefault="00E5686D" w:rsidP="00C90D57">
      <w:pPr>
        <w:rPr>
          <w:rStyle w:val="Hyperlink"/>
          <w:rFonts w:ascii="Arial" w:hAnsi="Arial" w:cs="Arial"/>
          <w:color w:val="auto"/>
          <w:sz w:val="22"/>
          <w:szCs w:val="22"/>
          <w:u w:val="none"/>
          <w:lang w:val="de-AT"/>
        </w:rPr>
      </w:pPr>
      <w:r w:rsidRPr="00105C80">
        <w:rPr>
          <w:rStyle w:val="Hyperlink"/>
          <w:rFonts w:ascii="Arial" w:hAnsi="Arial" w:cs="Arial"/>
          <w:color w:val="auto"/>
          <w:sz w:val="22"/>
          <w:szCs w:val="22"/>
          <w:u w:val="none"/>
          <w:lang w:val="de-AT"/>
        </w:rPr>
        <w:t xml:space="preserve">Mag. Harald Schenk: +43 664/160 75 99, </w:t>
      </w:r>
      <w:hyperlink r:id="rId10">
        <w:r w:rsidRPr="00105C80">
          <w:rPr>
            <w:rStyle w:val="Hyperlink"/>
            <w:rFonts w:ascii="Arial" w:hAnsi="Arial" w:cs="Arial"/>
            <w:color w:val="auto"/>
            <w:sz w:val="22"/>
            <w:szCs w:val="22"/>
            <w:u w:val="none"/>
            <w:lang w:val="de-AT"/>
          </w:rPr>
          <w:t>harald.schenk@medical-media-consulting.at</w:t>
        </w:r>
      </w:hyperlink>
    </w:p>
    <w:p w:rsidR="00757C7C" w:rsidRPr="00757C7C" w:rsidRDefault="008656DC" w:rsidP="00757C7C">
      <w:pPr>
        <w:rPr>
          <w:rStyle w:val="Hyperlink"/>
          <w:rFonts w:ascii="Arial" w:hAnsi="Arial" w:cs="Arial"/>
          <w:color w:val="auto"/>
          <w:sz w:val="22"/>
          <w:szCs w:val="22"/>
          <w:lang w:val="de-AT"/>
        </w:rPr>
      </w:pPr>
      <w:hyperlink r:id="rId11" w:history="1">
        <w:r w:rsidR="00757C7C" w:rsidRPr="00757C7C">
          <w:rPr>
            <w:rStyle w:val="Hyperlink"/>
            <w:rFonts w:ascii="Arial" w:hAnsi="Arial" w:cs="Arial"/>
            <w:color w:val="auto"/>
            <w:sz w:val="22"/>
            <w:szCs w:val="22"/>
            <w:lang w:val="de-AT"/>
          </w:rPr>
          <w:t>www.medical-media-consulting.at</w:t>
        </w:r>
      </w:hyperlink>
    </w:p>
    <w:p w:rsidR="00757C7C" w:rsidRPr="00105C80" w:rsidRDefault="00757C7C" w:rsidP="00C90D57">
      <w:pPr>
        <w:rPr>
          <w:rFonts w:ascii="Arial" w:hAnsi="Arial" w:cs="Arial"/>
          <w:szCs w:val="20"/>
          <w:lang w:val="de-AT"/>
        </w:rPr>
      </w:pPr>
    </w:p>
    <w:sectPr w:rsidR="00757C7C" w:rsidRPr="00105C80" w:rsidSect="000263D8">
      <w:footerReference w:type="even" r:id="rId12"/>
      <w:footerReference w:type="default" r:id="rId13"/>
      <w:headerReference w:type="first" r:id="rId14"/>
      <w:footerReference w:type="first" r:id="rId15"/>
      <w:endnotePr>
        <w:numFmt w:val="decimal"/>
      </w:endnotePr>
      <w:pgSz w:w="11906" w:h="16838"/>
      <w:pgMar w:top="1418" w:right="1418" w:bottom="1134" w:left="1418" w:header="3175" w:footer="709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D1158" w:rsidRDefault="002D1158">
      <w:r>
        <w:separator/>
      </w:r>
    </w:p>
  </w:endnote>
  <w:endnote w:type="continuationSeparator" w:id="0">
    <w:p w:rsidR="002D1158" w:rsidRDefault="002D1158">
      <w:r>
        <w:continuationSeparator/>
      </w:r>
    </w:p>
  </w:endnote>
  <w:endnote w:id="1">
    <w:p w:rsidR="00B24687" w:rsidRPr="00DF10E7" w:rsidRDefault="00B24687" w:rsidP="00B24687">
      <w:pPr>
        <w:spacing w:after="200" w:line="276" w:lineRule="auto"/>
        <w:rPr>
          <w:rFonts w:ascii="Arial" w:hAnsi="Arial" w:cs="Arial"/>
          <w:b/>
          <w:iCs/>
          <w:sz w:val="18"/>
          <w:szCs w:val="18"/>
          <w:u w:val="single"/>
          <w:lang w:val="en-US"/>
        </w:rPr>
      </w:pPr>
      <w:r w:rsidRPr="00DF10E7">
        <w:rPr>
          <w:rFonts w:ascii="Arial" w:hAnsi="Arial" w:cs="Arial"/>
          <w:b/>
          <w:iCs/>
          <w:sz w:val="18"/>
          <w:szCs w:val="18"/>
          <w:u w:val="single"/>
          <w:lang w:val="en-US"/>
        </w:rPr>
        <w:t xml:space="preserve">Literatur 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Zacharasiewicz A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Maternal smoking in pregnancy and its influence on childhood asthma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ERJ Open Res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16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2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3).</w:t>
      </w:r>
    </w:p>
  </w:endnote>
  <w:endnote w:id="2">
    <w:p w:rsidR="00B24687" w:rsidRPr="00DF10E7" w:rsidRDefault="00B24687" w:rsidP="00B24687">
      <w:pPr>
        <w:ind w:left="170" w:hanging="170"/>
        <w:rPr>
          <w:rFonts w:ascii="Arial" w:hAnsi="Arial" w:cs="Arial"/>
          <w:sz w:val="18"/>
          <w:szCs w:val="18"/>
          <w:lang w:val="en-US"/>
        </w:rPr>
      </w:pPr>
    </w:p>
    <w:p w:rsidR="00B24687" w:rsidRPr="00DF10E7" w:rsidRDefault="00B24687" w:rsidP="00B24687">
      <w:pPr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Schultz ES, Litonjua AA, Melen E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Effects of Long-Term Exposure to Traffic-Related Air Pollution on Lung Function in Children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Curr Allergy Asthma Rep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17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17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6):41.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3"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Tai A, Tran H, Roberts M, Clarke N, Wilson J, Robertson CF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The association between childhood asthma and adult chronic obstructive pulmonary disease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Thorax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14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69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9):805-810.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4">
    <w:p w:rsidR="00105C80" w:rsidRPr="00DF10E7" w:rsidRDefault="00105C80" w:rsidP="00105C80">
      <w:pPr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Sch</w:t>
      </w:r>
      <w:r w:rsidR="003C4BC6" w:rsidRPr="00DF10E7">
        <w:rPr>
          <w:rFonts w:ascii="Arial" w:hAnsi="Arial" w:cs="Arial"/>
          <w:noProof/>
          <w:sz w:val="18"/>
          <w:szCs w:val="18"/>
          <w:lang w:val="en-US"/>
        </w:rPr>
        <w:t>ü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nemann HJ, Dorn J, Grant BJB, Winkelstein W, Jr., Trevisan M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Pulmonary Function Is a Long-term Predictor of Mortality in the General Population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>Chest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118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3):656-664.</w:t>
      </w:r>
    </w:p>
    <w:p w:rsidR="00105C80" w:rsidRPr="00DF10E7" w:rsidRDefault="00105C80" w:rsidP="00105C80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5">
    <w:p w:rsidR="00105C80" w:rsidRPr="00DF10E7" w:rsidRDefault="00105C80" w:rsidP="00105C80">
      <w:pPr>
        <w:pStyle w:val="Endnotentext"/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Young RP, Hopkins R, Eaton TE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Forced expiratory volume in one second: not just a lung function test but a marker of premature death from all causes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European Respiratory Journal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07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30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4):616-622.</w:t>
      </w:r>
    </w:p>
    <w:p w:rsidR="00105C80" w:rsidRPr="00DF10E7" w:rsidRDefault="00105C80" w:rsidP="00105C80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6">
    <w:p w:rsidR="00E861D3" w:rsidRPr="00DF10E7" w:rsidRDefault="00FF7521" w:rsidP="00DF10E7">
      <w:pPr>
        <w:ind w:left="142" w:hanging="142"/>
        <w:rPr>
          <w:rFonts w:ascii="Arial" w:hAnsi="Arial" w:cs="Arial"/>
          <w:lang w:val="en-US"/>
        </w:rPr>
      </w:pPr>
      <w:r w:rsidRPr="00DF10E7">
        <w:rPr>
          <w:rStyle w:val="Endnotenzeichen"/>
          <w:rFonts w:ascii="Arial" w:hAnsi="Arial" w:cs="Arial"/>
        </w:rPr>
        <w:endnoteRef/>
      </w:r>
      <w:r w:rsidRPr="00DF10E7">
        <w:rPr>
          <w:rFonts w:ascii="Arial" w:hAnsi="Arial" w:cs="Arial"/>
          <w:lang w:val="en-US"/>
        </w:rPr>
        <w:t xml:space="preserve"> </w:t>
      </w:r>
      <w:hyperlink r:id="rId1" w:history="1">
        <w:r w:rsidR="00F845FD" w:rsidRPr="00DF10E7">
          <w:rPr>
            <w:rFonts w:ascii="Arial" w:hAnsi="Arial" w:cs="Arial"/>
            <w:noProof/>
            <w:sz w:val="18"/>
            <w:szCs w:val="18"/>
            <w:lang w:val="en-US"/>
          </w:rPr>
          <w:t>Gupta RP</w:t>
        </w:r>
      </w:hyperlink>
      <w:r w:rsidR="00F845FD" w:rsidRPr="00DF10E7">
        <w:rPr>
          <w:rFonts w:ascii="Arial" w:hAnsi="Arial" w:cs="Arial"/>
          <w:noProof/>
          <w:sz w:val="18"/>
          <w:szCs w:val="18"/>
          <w:lang w:val="en-US"/>
        </w:rPr>
        <w:t xml:space="preserve">, </w:t>
      </w:r>
      <w:hyperlink r:id="rId2" w:history="1">
        <w:r w:rsidR="00F845FD" w:rsidRPr="00DF10E7">
          <w:rPr>
            <w:rFonts w:ascii="Arial" w:hAnsi="Arial" w:cs="Arial"/>
            <w:noProof/>
            <w:sz w:val="18"/>
            <w:szCs w:val="18"/>
            <w:lang w:val="en-US"/>
          </w:rPr>
          <w:t>Strachan DP</w:t>
        </w:r>
      </w:hyperlink>
      <w:r w:rsidR="00F845FD" w:rsidRPr="00DF10E7">
        <w:rPr>
          <w:rFonts w:ascii="Arial" w:hAnsi="Arial" w:cs="Arial"/>
          <w:noProof/>
          <w:sz w:val="18"/>
          <w:szCs w:val="18"/>
          <w:lang w:val="en-US"/>
        </w:rPr>
        <w:t xml:space="preserve">: </w:t>
      </w:r>
      <w:r w:rsidR="00720587" w:rsidRPr="00DF10E7">
        <w:rPr>
          <w:rFonts w:ascii="Arial" w:hAnsi="Arial" w:cs="Arial"/>
          <w:b/>
          <w:noProof/>
          <w:sz w:val="18"/>
          <w:szCs w:val="18"/>
          <w:lang w:val="en-US"/>
        </w:rPr>
        <w:t>Ventilatory function as a predictor of mortality in lifelong non-smokers: evidence from large British cohort studies</w:t>
      </w:r>
      <w:r w:rsidR="00720587"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hyperlink r:id="rId3" w:tooltip="BMJ open." w:history="1">
        <w:proofErr w:type="spellStart"/>
        <w:proofErr w:type="gramStart"/>
        <w:r w:rsidR="00E861D3" w:rsidRPr="00DF10E7">
          <w:rPr>
            <w:rStyle w:val="Hyperlink"/>
            <w:rFonts w:ascii="Arial" w:hAnsi="Arial" w:cs="Arial"/>
            <w:color w:val="auto"/>
            <w:sz w:val="18"/>
            <w:szCs w:val="18"/>
            <w:lang w:val="en-US"/>
          </w:rPr>
          <w:t>BMJ</w:t>
        </w:r>
        <w:proofErr w:type="spellEnd"/>
        <w:r w:rsidR="00E861D3" w:rsidRPr="00DF10E7">
          <w:rPr>
            <w:rStyle w:val="Hyperlink"/>
            <w:rFonts w:ascii="Arial" w:hAnsi="Arial" w:cs="Arial"/>
            <w:color w:val="auto"/>
            <w:sz w:val="18"/>
            <w:szCs w:val="18"/>
            <w:lang w:val="en-US"/>
          </w:rPr>
          <w:t xml:space="preserve"> Open.</w:t>
        </w:r>
        <w:proofErr w:type="gramEnd"/>
      </w:hyperlink>
      <w:r w:rsidR="00E861D3" w:rsidRPr="00DF10E7">
        <w:rPr>
          <w:rFonts w:ascii="Arial" w:hAnsi="Arial" w:cs="Arial"/>
          <w:sz w:val="18"/>
          <w:szCs w:val="18"/>
          <w:lang w:val="en-US"/>
        </w:rPr>
        <w:t xml:space="preserve"> 2017 Jul 12;7(7)</w:t>
      </w:r>
    </w:p>
    <w:p w:rsidR="001931D4" w:rsidRPr="00DF10E7" w:rsidRDefault="001931D4" w:rsidP="001931D4">
      <w:pPr>
        <w:pStyle w:val="Endnotentext"/>
        <w:ind w:left="170" w:hanging="170"/>
        <w:rPr>
          <w:rFonts w:ascii="Arial" w:hAnsi="Arial" w:cs="Arial"/>
          <w:lang w:val="en-US"/>
        </w:rPr>
      </w:pPr>
    </w:p>
  </w:endnote>
  <w:endnote w:id="7">
    <w:p w:rsidR="00612069" w:rsidRPr="00DF10E7" w:rsidRDefault="00612069">
      <w:pPr>
        <w:pStyle w:val="Endnotentext"/>
        <w:rPr>
          <w:rFonts w:ascii="Arial" w:hAnsi="Arial" w:cs="Arial"/>
          <w:sz w:val="18"/>
          <w:szCs w:val="18"/>
          <w:lang w:val="en-US"/>
        </w:rPr>
      </w:pPr>
      <w:bookmarkStart w:id="0" w:name="_GoBack"/>
      <w:bookmarkEnd w:id="0"/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hyperlink r:id="rId4" w:history="1">
        <w:r w:rsidRPr="00DF10E7">
          <w:rPr>
            <w:rFonts w:ascii="Arial" w:hAnsi="Arial" w:cs="Arial"/>
            <w:b/>
            <w:noProof/>
            <w:sz w:val="18"/>
            <w:szCs w:val="18"/>
            <w:lang w:val="en-US"/>
          </w:rPr>
          <w:t>www.lungfunction.org</w:t>
        </w:r>
      </w:hyperlink>
    </w:p>
    <w:p w:rsidR="00612069" w:rsidRPr="00DF10E7" w:rsidRDefault="00612069">
      <w:pPr>
        <w:pStyle w:val="Endnotentext"/>
        <w:rPr>
          <w:rFonts w:ascii="Arial" w:hAnsi="Arial" w:cs="Arial"/>
          <w:sz w:val="18"/>
          <w:szCs w:val="18"/>
          <w:lang w:val="en-US"/>
        </w:rPr>
      </w:pPr>
    </w:p>
  </w:endnote>
  <w:endnote w:id="8"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Zacharasiewicz A, Renner S, Haderer F, Weber M, Dehlink E, Szepfalusi Z, Frischer T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Early detection of lung function decrements in children and adolescents with cystic fibrosis using new reference values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Wien Klin Wochenschr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2017.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9">
    <w:p w:rsidR="00B24687" w:rsidRPr="00DF10E7" w:rsidRDefault="00B24687" w:rsidP="00B24687">
      <w:pPr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Lex C, Korten I, Hofmann A, Renner S, Szepfalusi Z, Frischer T, Zacharasiewicz A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[New international reference values for spirometry: implications for clinical issues using a comparative analysis of a paediatric population]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Wien Med Wochenschr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15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165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17-18):361-365.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10">
    <w:p w:rsidR="00B24687" w:rsidRPr="00DF10E7" w:rsidRDefault="00B24687" w:rsidP="00B24687">
      <w:pPr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Raaijmakers L, Zwitserloot A, Merkus P, Gappa M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Implications of the Transition From Zapletal to GLI Reference Values for Spirometry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Pediatrics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16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137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1).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11"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noProof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UNICEF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 xml:space="preserve">Clear the air for children: the impact of air pollution on children.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Edited by NewYork: UNICEF; 96 [UNICEF (Series Editor);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2016.</w:t>
      </w:r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12"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Organization. WH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 xml:space="preserve">Ambient air pollution: a global assessment of exposure and burden of disease.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WHO report 2016 Retreived from </w:t>
      </w:r>
      <w:hyperlink r:id="rId5" w:history="1">
        <w:r w:rsidRPr="00DF10E7">
          <w:rPr>
            <w:rStyle w:val="Hyperlink"/>
            <w:rFonts w:ascii="Arial" w:hAnsi="Arial" w:cs="Arial"/>
            <w:i/>
            <w:noProof/>
            <w:color w:val="auto"/>
            <w:sz w:val="18"/>
            <w:szCs w:val="18"/>
            <w:lang w:val="en-US"/>
          </w:rPr>
          <w:t>http://appswhoint/iris/bitstream/10665/250141/1/9789241511353-engpdf</w:t>
        </w:r>
      </w:hyperlink>
    </w:p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  <w:lang w:val="en-US"/>
        </w:rPr>
      </w:pPr>
    </w:p>
  </w:endnote>
  <w:endnote w:id="13">
    <w:p w:rsidR="00B24687" w:rsidRPr="00DF10E7" w:rsidRDefault="00B24687" w:rsidP="00B24687">
      <w:pPr>
        <w:pStyle w:val="Endnotentext"/>
        <w:ind w:left="170" w:hanging="170"/>
        <w:rPr>
          <w:rFonts w:ascii="Arial" w:hAnsi="Arial" w:cs="Arial"/>
          <w:sz w:val="18"/>
          <w:szCs w:val="18"/>
        </w:rPr>
      </w:pPr>
      <w:r w:rsidRPr="00DF10E7">
        <w:rPr>
          <w:rStyle w:val="Endnotenzeichen"/>
          <w:rFonts w:ascii="Arial" w:hAnsi="Arial" w:cs="Arial"/>
          <w:sz w:val="18"/>
          <w:szCs w:val="18"/>
        </w:rPr>
        <w:endnoteRef/>
      </w:r>
      <w:r w:rsidRPr="00DF10E7">
        <w:rPr>
          <w:rFonts w:ascii="Arial" w:hAnsi="Arial" w:cs="Arial"/>
          <w:sz w:val="18"/>
          <w:szCs w:val="18"/>
          <w:lang w:val="en-US"/>
        </w:rPr>
        <w:t xml:space="preserve">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Gauderman WJ, Urman R, Avol E, Berhane K, McConnell R, Rappaport E, Chang R, Lurmann F, Gilliland F: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Association of improved air quality with lung development in children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. </w:t>
      </w:r>
      <w:r w:rsidRPr="00DF10E7">
        <w:rPr>
          <w:rFonts w:ascii="Arial" w:hAnsi="Arial" w:cs="Arial"/>
          <w:i/>
          <w:noProof/>
          <w:sz w:val="18"/>
          <w:szCs w:val="18"/>
          <w:lang w:val="en-US"/>
        </w:rPr>
        <w:t xml:space="preserve">N Engl J Med 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 xml:space="preserve">2015, </w:t>
      </w:r>
      <w:r w:rsidRPr="00DF10E7">
        <w:rPr>
          <w:rFonts w:ascii="Arial" w:hAnsi="Arial" w:cs="Arial"/>
          <w:b/>
          <w:noProof/>
          <w:sz w:val="18"/>
          <w:szCs w:val="18"/>
          <w:lang w:val="en-US"/>
        </w:rPr>
        <w:t>372</w:t>
      </w:r>
      <w:r w:rsidRPr="00DF10E7">
        <w:rPr>
          <w:rFonts w:ascii="Arial" w:hAnsi="Arial" w:cs="Arial"/>
          <w:noProof/>
          <w:sz w:val="18"/>
          <w:szCs w:val="18"/>
          <w:lang w:val="en-US"/>
        </w:rPr>
        <w:t>(10):905-913.</w:t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imes New Roman PS">
    <w:altName w:val="Times New Roman PS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2684" w:rsidRDefault="008656DC" w:rsidP="000704A7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 w:rsidR="009D2684"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:rsidR="009D2684" w:rsidRDefault="009D2684" w:rsidP="00F40E54">
    <w:pPr>
      <w:pStyle w:val="Fuzeile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A7326" w:rsidRPr="00EC59B0" w:rsidRDefault="008656DC" w:rsidP="00FA7326">
    <w:pPr>
      <w:pStyle w:val="Fuzeile"/>
      <w:jc w:val="right"/>
      <w:rPr>
        <w:rStyle w:val="Seitenzahl"/>
        <w:rFonts w:ascii="Arial" w:hAnsi="Arial" w:cs="Arial"/>
        <w:sz w:val="18"/>
        <w:szCs w:val="20"/>
      </w:rPr>
    </w:pPr>
    <w:r w:rsidRPr="00EC59B0">
      <w:rPr>
        <w:rStyle w:val="Seitenzahl"/>
        <w:rFonts w:ascii="Arial" w:hAnsi="Arial" w:cs="Arial"/>
        <w:sz w:val="18"/>
        <w:szCs w:val="20"/>
      </w:rPr>
      <w:fldChar w:fldCharType="begin"/>
    </w:r>
    <w:r w:rsidR="00FA7326" w:rsidRPr="00EC59B0">
      <w:rPr>
        <w:rStyle w:val="Seitenzahl"/>
        <w:rFonts w:ascii="Arial" w:hAnsi="Arial" w:cs="Arial"/>
        <w:sz w:val="18"/>
        <w:szCs w:val="20"/>
      </w:rPr>
      <w:instrText xml:space="preserve">PAGE  </w:instrText>
    </w:r>
    <w:r w:rsidRPr="00EC59B0">
      <w:rPr>
        <w:rStyle w:val="Seitenzahl"/>
        <w:rFonts w:ascii="Arial" w:hAnsi="Arial" w:cs="Arial"/>
        <w:sz w:val="18"/>
        <w:szCs w:val="20"/>
      </w:rPr>
      <w:fldChar w:fldCharType="separate"/>
    </w:r>
    <w:r w:rsidR="00056375">
      <w:rPr>
        <w:rStyle w:val="Seitenzahl"/>
        <w:rFonts w:ascii="Arial" w:hAnsi="Arial" w:cs="Arial"/>
        <w:noProof/>
        <w:sz w:val="18"/>
        <w:szCs w:val="20"/>
      </w:rPr>
      <w:t>4</w:t>
    </w:r>
    <w:r w:rsidRPr="00EC59B0">
      <w:rPr>
        <w:rStyle w:val="Seitenzahl"/>
        <w:rFonts w:ascii="Arial" w:hAnsi="Arial" w:cs="Arial"/>
        <w:sz w:val="18"/>
        <w:szCs w:val="20"/>
      </w:rPr>
      <w:fldChar w:fldCharType="end"/>
    </w:r>
  </w:p>
  <w:p w:rsidR="009D2684" w:rsidRDefault="009D2684" w:rsidP="005A0C99">
    <w:pPr>
      <w:pStyle w:val="Fuzeile"/>
      <w:ind w:right="360"/>
      <w:rPr>
        <w:rFonts w:ascii="Arial" w:hAnsi="Arial" w:cs="Arial"/>
        <w:sz w:val="20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A7326" w:rsidRPr="002F062C" w:rsidRDefault="00FA7326" w:rsidP="00FA7326">
    <w:pPr>
      <w:pStyle w:val="Fuzeile"/>
      <w:rPr>
        <w:rStyle w:val="Seitenzahl"/>
        <w:rFonts w:ascii="Arial" w:hAnsi="Arial" w:cs="Arial"/>
        <w:sz w:val="18"/>
        <w:szCs w:val="18"/>
      </w:rPr>
    </w:pPr>
    <w:r>
      <w:rPr>
        <w:rFonts w:asciiTheme="minorBidi" w:hAnsiTheme="minorBidi" w:cstheme="minorBidi"/>
        <w:bCs/>
        <w:sz w:val="18"/>
        <w:szCs w:val="18"/>
        <w:lang w:val="de-AT"/>
      </w:rPr>
      <w:t>-----------------------------------------------------------------------------------------------------------------------------------------------------</w:t>
    </w:r>
    <w:r w:rsidRPr="00D552BB">
      <w:rPr>
        <w:rFonts w:ascii="Arial" w:hAnsi="Arial" w:cs="Arial"/>
        <w:bCs/>
        <w:sz w:val="18"/>
        <w:szCs w:val="18"/>
        <w:lang w:val="de-AT"/>
      </w:rPr>
      <w:t xml:space="preserve"> </w:t>
    </w:r>
    <w:r w:rsidR="001A2116">
      <w:rPr>
        <w:rFonts w:ascii="Arial" w:hAnsi="Arial" w:cs="Arial"/>
        <w:bCs/>
        <w:sz w:val="18"/>
        <w:szCs w:val="18"/>
        <w:lang w:val="de-AT"/>
      </w:rPr>
      <w:t>Pressekonferenz</w:t>
    </w:r>
    <w:r w:rsidRPr="00F25D00">
      <w:rPr>
        <w:rFonts w:ascii="Arial" w:hAnsi="Arial" w:cs="Arial"/>
        <w:bCs/>
        <w:sz w:val="18"/>
        <w:szCs w:val="18"/>
        <w:lang w:val="de-AT"/>
      </w:rPr>
      <w:t xml:space="preserve"> </w:t>
    </w:r>
    <w:r>
      <w:rPr>
        <w:rFonts w:ascii="Arial" w:hAnsi="Arial" w:cs="Arial"/>
        <w:bCs/>
        <w:sz w:val="18"/>
        <w:szCs w:val="18"/>
        <w:lang w:val="de-AT"/>
      </w:rPr>
      <w:t>anlässlich der 4</w:t>
    </w:r>
    <w:r w:rsidR="0022519E">
      <w:rPr>
        <w:rFonts w:ascii="Arial" w:hAnsi="Arial" w:cs="Arial"/>
        <w:bCs/>
        <w:sz w:val="18"/>
        <w:szCs w:val="18"/>
        <w:lang w:val="de-AT"/>
      </w:rPr>
      <w:t>1</w:t>
    </w:r>
    <w:r>
      <w:rPr>
        <w:rFonts w:ascii="Arial" w:hAnsi="Arial" w:cs="Arial"/>
        <w:bCs/>
        <w:sz w:val="18"/>
        <w:szCs w:val="18"/>
        <w:lang w:val="de-AT"/>
      </w:rPr>
      <w:t>. Jahrestagung der Österreichisch</w:t>
    </w:r>
    <w:r w:rsidR="001A2116">
      <w:rPr>
        <w:rFonts w:ascii="Arial" w:hAnsi="Arial" w:cs="Arial"/>
        <w:bCs/>
        <w:sz w:val="18"/>
        <w:szCs w:val="18"/>
        <w:lang w:val="de-AT"/>
      </w:rPr>
      <w:t>en Gesellschaft für Pneumologie</w:t>
    </w:r>
    <w:r w:rsidR="00C80A02">
      <w:rPr>
        <w:rFonts w:ascii="Arial" w:hAnsi="Arial" w:cs="Arial"/>
        <w:bCs/>
        <w:sz w:val="18"/>
        <w:szCs w:val="18"/>
        <w:lang w:val="de-AT"/>
      </w:rPr>
      <w:t xml:space="preserve"> (</w:t>
    </w:r>
    <w:proofErr w:type="spellStart"/>
    <w:r>
      <w:rPr>
        <w:rFonts w:ascii="Arial" w:hAnsi="Arial" w:cs="Arial"/>
        <w:bCs/>
        <w:sz w:val="18"/>
        <w:szCs w:val="18"/>
        <w:lang w:val="de-AT"/>
      </w:rPr>
      <w:t>ÖGP</w:t>
    </w:r>
    <w:proofErr w:type="spellEnd"/>
    <w:r w:rsidR="00C80A02">
      <w:rPr>
        <w:rFonts w:ascii="Arial" w:hAnsi="Arial" w:cs="Arial"/>
        <w:bCs/>
        <w:sz w:val="18"/>
        <w:szCs w:val="18"/>
        <w:lang w:val="de-AT"/>
      </w:rPr>
      <w:t>)</w:t>
    </w:r>
    <w:r>
      <w:rPr>
        <w:rFonts w:ascii="Arial" w:hAnsi="Arial" w:cs="Arial"/>
        <w:bCs/>
        <w:sz w:val="18"/>
        <w:szCs w:val="18"/>
        <w:lang w:val="de-AT"/>
      </w:rPr>
      <w:t xml:space="preserve"> </w:t>
    </w:r>
    <w:r w:rsidRPr="00F25D00">
      <w:rPr>
        <w:rFonts w:ascii="Arial" w:hAnsi="Arial" w:cs="Arial"/>
        <w:bCs/>
        <w:sz w:val="18"/>
        <w:szCs w:val="18"/>
        <w:lang w:val="de-AT"/>
      </w:rPr>
      <w:t xml:space="preserve">am </w:t>
    </w:r>
    <w:r w:rsidR="0022519E">
      <w:rPr>
        <w:rFonts w:ascii="Arial" w:hAnsi="Arial" w:cs="Arial"/>
        <w:bCs/>
        <w:sz w:val="18"/>
        <w:szCs w:val="18"/>
        <w:lang w:val="de-AT"/>
      </w:rPr>
      <w:t>3</w:t>
    </w:r>
    <w:r w:rsidRPr="00F25D00">
      <w:rPr>
        <w:rFonts w:ascii="Arial" w:hAnsi="Arial" w:cs="Arial"/>
        <w:sz w:val="18"/>
        <w:szCs w:val="18"/>
        <w:lang w:val="de-AT"/>
      </w:rPr>
      <w:t>. Okt. 201</w:t>
    </w:r>
    <w:r w:rsidR="0022519E">
      <w:rPr>
        <w:rStyle w:val="Seitenzahl"/>
        <w:rFonts w:ascii="Arial" w:hAnsi="Arial" w:cs="Arial"/>
        <w:sz w:val="18"/>
        <w:szCs w:val="18"/>
      </w:rPr>
      <w:t>7</w:t>
    </w:r>
  </w:p>
  <w:p w:rsidR="00FA7326" w:rsidRPr="00F25D00" w:rsidRDefault="00FA7326" w:rsidP="00FA7326">
    <w:pPr>
      <w:rPr>
        <w:rFonts w:ascii="Arial" w:hAnsi="Arial" w:cs="Arial"/>
        <w:sz w:val="18"/>
        <w:szCs w:val="18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D1158" w:rsidRDefault="002D1158">
      <w:r>
        <w:separator/>
      </w:r>
    </w:p>
  </w:footnote>
  <w:footnote w:type="continuationSeparator" w:id="0">
    <w:p w:rsidR="002D1158" w:rsidRDefault="002D1158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D2684" w:rsidRDefault="001A2116">
    <w:pPr>
      <w:pStyle w:val="Kopfzeile"/>
    </w:pPr>
    <w:r w:rsidRPr="001A2116">
      <w:rPr>
        <w:noProof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-104140</wp:posOffset>
          </wp:positionH>
          <wp:positionV relativeFrom="paragraph">
            <wp:posOffset>-1650365</wp:posOffset>
          </wp:positionV>
          <wp:extent cx="3937000" cy="1584960"/>
          <wp:effectExtent l="19050" t="0" r="6350" b="0"/>
          <wp:wrapTight wrapText="bothSides">
            <wp:wrapPolygon edited="0">
              <wp:start x="-105" y="0"/>
              <wp:lineTo x="-105" y="21471"/>
              <wp:lineTo x="21635" y="21471"/>
              <wp:lineTo x="21635" y="0"/>
              <wp:lineTo x="-105" y="0"/>
            </wp:wrapPolygon>
          </wp:wrapTight>
          <wp:docPr id="1" name="Bild 2" descr="Description: ÖGP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ild 2" descr="Description: ÖGP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937000" cy="159067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39CE228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FFFFFFFE"/>
    <w:multiLevelType w:val="singleLevel"/>
    <w:tmpl w:val="511CFD88"/>
    <w:lvl w:ilvl="0">
      <w:numFmt w:val="bullet"/>
      <w:pStyle w:val="jbTableau"/>
      <w:lvlText w:val="*"/>
      <w:lvlJc w:val="left"/>
    </w:lvl>
  </w:abstractNum>
  <w:abstractNum w:abstractNumId="2">
    <w:nsid w:val="000434EA"/>
    <w:multiLevelType w:val="hybridMultilevel"/>
    <w:tmpl w:val="067AB3A2"/>
    <w:lvl w:ilvl="0" w:tplc="6F82484C">
      <w:start w:val="7"/>
      <w:numFmt w:val="bullet"/>
      <w:lvlText w:val=""/>
      <w:lvlJc w:val="left"/>
      <w:pPr>
        <w:tabs>
          <w:tab w:val="num" w:pos="735"/>
        </w:tabs>
        <w:ind w:left="735" w:hanging="375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204070D"/>
    <w:multiLevelType w:val="hybridMultilevel"/>
    <w:tmpl w:val="3A6A5B3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3643EB7"/>
    <w:multiLevelType w:val="hybridMultilevel"/>
    <w:tmpl w:val="6DD0338C"/>
    <w:lvl w:ilvl="0" w:tplc="0C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63550C3"/>
    <w:multiLevelType w:val="multilevel"/>
    <w:tmpl w:val="68948210"/>
    <w:lvl w:ilvl="0">
      <w:start w:val="1"/>
      <w:numFmt w:val="decimal"/>
      <w:suff w:val="space"/>
      <w:lvlText w:val="%1"/>
      <w:lvlJc w:val="left"/>
      <w:pPr>
        <w:ind w:left="2771" w:hanging="360"/>
      </w:pPr>
      <w:rPr>
        <w:rFonts w:hint="default"/>
      </w:rPr>
    </w:lvl>
    <w:lvl w:ilvl="1">
      <w:start w:val="1"/>
      <w:numFmt w:val="decimal"/>
      <w:pStyle w:val="jbTitre1-1"/>
      <w:suff w:val="space"/>
      <w:lvlText w:val="%1.%2"/>
      <w:lvlJc w:val="left"/>
      <w:pPr>
        <w:ind w:left="3131" w:hanging="360"/>
      </w:pPr>
      <w:rPr>
        <w:rFonts w:hint="default"/>
      </w:rPr>
    </w:lvl>
    <w:lvl w:ilvl="2">
      <w:start w:val="1"/>
      <w:numFmt w:val="decimal"/>
      <w:pStyle w:val="jbTitre1-1-1"/>
      <w:suff w:val="space"/>
      <w:lvlText w:val="%1.%2.%3"/>
      <w:lvlJc w:val="left"/>
      <w:pPr>
        <w:ind w:left="3196" w:hanging="360"/>
      </w:pPr>
      <w:rPr>
        <w:rFonts w:hint="default"/>
      </w:rPr>
    </w:lvl>
    <w:lvl w:ilvl="3">
      <w:start w:val="1"/>
      <w:numFmt w:val="decimal"/>
      <w:pStyle w:val="jbTitre1-1-1-1"/>
      <w:suff w:val="space"/>
      <w:lvlText w:val="%1.%2.%3.%4"/>
      <w:lvlJc w:val="left"/>
      <w:pPr>
        <w:ind w:left="1495" w:hanging="36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2771" w:hanging="360"/>
      </w:pPr>
      <w:rPr>
        <w:rFonts w:hint="default"/>
      </w:rPr>
    </w:lvl>
    <w:lvl w:ilvl="5">
      <w:start w:val="1"/>
      <w:numFmt w:val="decimal"/>
      <w:pStyle w:val="jbTitre1-1-1-1-1-1"/>
      <w:suff w:val="space"/>
      <w:lvlText w:val="%1.%2.%3.%4.%5.%6"/>
      <w:lvlJc w:val="left"/>
      <w:pPr>
        <w:ind w:left="4571" w:hanging="360"/>
      </w:pPr>
      <w:rPr>
        <w:rFonts w:hint="default"/>
      </w:rPr>
    </w:lvl>
    <w:lvl w:ilvl="6">
      <w:start w:val="1"/>
      <w:numFmt w:val="bullet"/>
      <w:lvlText w:val=""/>
      <w:lvlJc w:val="left"/>
      <w:pPr>
        <w:tabs>
          <w:tab w:val="num" w:pos="4931"/>
        </w:tabs>
        <w:ind w:left="4931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5291"/>
        </w:tabs>
        <w:ind w:left="5291" w:hanging="360"/>
      </w:pPr>
      <w:rPr>
        <w:rFonts w:ascii="Symbol" w:eastAsia="Times New Roman" w:hAnsi="Symbol" w:hint="default"/>
      </w:rPr>
    </w:lvl>
    <w:lvl w:ilvl="8">
      <w:start w:val="1"/>
      <w:numFmt w:val="bullet"/>
      <w:lvlText w:val=""/>
      <w:lvlJc w:val="left"/>
      <w:pPr>
        <w:tabs>
          <w:tab w:val="num" w:pos="5651"/>
        </w:tabs>
        <w:ind w:left="5651" w:hanging="360"/>
      </w:pPr>
      <w:rPr>
        <w:rFonts w:ascii="Symbol" w:eastAsia="Times New Roman" w:hAnsi="Symbol" w:hint="default"/>
      </w:rPr>
    </w:lvl>
  </w:abstractNum>
  <w:abstractNum w:abstractNumId="6">
    <w:nsid w:val="0AE65A18"/>
    <w:multiLevelType w:val="hybridMultilevel"/>
    <w:tmpl w:val="14A8DE0E"/>
    <w:lvl w:ilvl="0" w:tplc="0C070001">
      <w:start w:val="1"/>
      <w:numFmt w:val="bullet"/>
      <w:lvlText w:val=""/>
      <w:lvlJc w:val="left"/>
      <w:pPr>
        <w:tabs>
          <w:tab w:val="num" w:pos="2844"/>
        </w:tabs>
        <w:ind w:left="2844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3564"/>
        </w:tabs>
        <w:ind w:left="3564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4284"/>
        </w:tabs>
        <w:ind w:left="4284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5004"/>
        </w:tabs>
        <w:ind w:left="5004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5724"/>
        </w:tabs>
        <w:ind w:left="5724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6444"/>
        </w:tabs>
        <w:ind w:left="6444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7164"/>
        </w:tabs>
        <w:ind w:left="7164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7884"/>
        </w:tabs>
        <w:ind w:left="7884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8604"/>
        </w:tabs>
        <w:ind w:left="8604" w:hanging="360"/>
      </w:pPr>
      <w:rPr>
        <w:rFonts w:ascii="Wingdings" w:hAnsi="Wingdings" w:hint="default"/>
      </w:rPr>
    </w:lvl>
  </w:abstractNum>
  <w:abstractNum w:abstractNumId="7">
    <w:nsid w:val="0C582F91"/>
    <w:multiLevelType w:val="hybridMultilevel"/>
    <w:tmpl w:val="EECC9C2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F864599"/>
    <w:multiLevelType w:val="multilevel"/>
    <w:tmpl w:val="C6D8E18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>
      <w:numFmt w:val="bullet"/>
      <w:lvlText w:val="-"/>
      <w:lvlJc w:val="left"/>
      <w:pPr>
        <w:ind w:left="720" w:hanging="360"/>
      </w:pPr>
      <w:rPr>
        <w:rFonts w:ascii="Verdana" w:eastAsia="Times New Roman" w:hAnsi="Verdana" w:cs="Times New Roman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9">
    <w:nsid w:val="115C1D49"/>
    <w:multiLevelType w:val="hybridMultilevel"/>
    <w:tmpl w:val="C8BC9242"/>
    <w:lvl w:ilvl="0" w:tplc="D7FC9342">
      <w:start w:val="2010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Calibri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141D617B"/>
    <w:multiLevelType w:val="singleLevel"/>
    <w:tmpl w:val="E2BE2C2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169E4E0B"/>
    <w:multiLevelType w:val="hybridMultilevel"/>
    <w:tmpl w:val="5BD6AA48"/>
    <w:lvl w:ilvl="0" w:tplc="F6A81A94">
      <w:start w:val="16"/>
      <w:numFmt w:val="bullet"/>
      <w:lvlText w:val=""/>
      <w:lvlJc w:val="left"/>
      <w:pPr>
        <w:tabs>
          <w:tab w:val="num" w:pos="840"/>
        </w:tabs>
        <w:ind w:left="840" w:hanging="360"/>
      </w:pPr>
      <w:rPr>
        <w:rFonts w:ascii="Symbol" w:eastAsia="Times New Roman" w:hAnsi="Symbol" w:cs="Arial" w:hint="default"/>
        <w:sz w:val="21"/>
      </w:rPr>
    </w:lvl>
    <w:lvl w:ilvl="1" w:tplc="0C070003" w:tentative="1">
      <w:start w:val="1"/>
      <w:numFmt w:val="bullet"/>
      <w:lvlText w:val="o"/>
      <w:lvlJc w:val="left"/>
      <w:pPr>
        <w:tabs>
          <w:tab w:val="num" w:pos="1560"/>
        </w:tabs>
        <w:ind w:left="156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280"/>
        </w:tabs>
        <w:ind w:left="228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3000"/>
        </w:tabs>
        <w:ind w:left="300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720"/>
        </w:tabs>
        <w:ind w:left="372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440"/>
        </w:tabs>
        <w:ind w:left="444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160"/>
        </w:tabs>
        <w:ind w:left="516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880"/>
        </w:tabs>
        <w:ind w:left="588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600"/>
        </w:tabs>
        <w:ind w:left="6600" w:hanging="360"/>
      </w:pPr>
      <w:rPr>
        <w:rFonts w:ascii="Wingdings" w:hAnsi="Wingdings" w:hint="default"/>
      </w:rPr>
    </w:lvl>
  </w:abstractNum>
  <w:abstractNum w:abstractNumId="12">
    <w:nsid w:val="21225480"/>
    <w:multiLevelType w:val="hybridMultilevel"/>
    <w:tmpl w:val="E9944FCE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7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222345E1"/>
    <w:multiLevelType w:val="hybridMultilevel"/>
    <w:tmpl w:val="3FC02902"/>
    <w:lvl w:ilvl="0" w:tplc="AD182168">
      <w:start w:val="13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22427F72"/>
    <w:multiLevelType w:val="hybridMultilevel"/>
    <w:tmpl w:val="168A2A3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88B246A"/>
    <w:multiLevelType w:val="hybridMultilevel"/>
    <w:tmpl w:val="7884DBD2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2A7A3D8F"/>
    <w:multiLevelType w:val="hybridMultilevel"/>
    <w:tmpl w:val="2BEECBCC"/>
    <w:lvl w:ilvl="0" w:tplc="165C1B2A">
      <w:start w:val="19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2C2E291B"/>
    <w:multiLevelType w:val="hybridMultilevel"/>
    <w:tmpl w:val="68889E20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>
    <w:nsid w:val="2CF606A0"/>
    <w:multiLevelType w:val="hybridMultilevel"/>
    <w:tmpl w:val="A6C8B8C8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DA29832">
      <w:numFmt w:val="bullet"/>
      <w:lvlText w:val="-"/>
      <w:lvlJc w:val="left"/>
      <w:pPr>
        <w:ind w:left="1440" w:hanging="360"/>
      </w:pPr>
      <w:rPr>
        <w:rFonts w:ascii="Verdana" w:eastAsia="Times New Roman" w:hAnsi="Verdana" w:cs="Times New Roman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2DE2665C"/>
    <w:multiLevelType w:val="multilevel"/>
    <w:tmpl w:val="0F72DEC2"/>
    <w:lvl w:ilvl="0">
      <w:start w:val="1"/>
      <w:numFmt w:val="decimal"/>
      <w:suff w:val="space"/>
      <w:lvlText w:val="Table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pStyle w:val="jbTitre1-1-1-1-1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0">
    <w:nsid w:val="2FA34266"/>
    <w:multiLevelType w:val="hybridMultilevel"/>
    <w:tmpl w:val="E63AD6B6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7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7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7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7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7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37DA6B91"/>
    <w:multiLevelType w:val="singleLevel"/>
    <w:tmpl w:val="E2BE2C2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2">
    <w:nsid w:val="3ED0708A"/>
    <w:multiLevelType w:val="hybridMultilevel"/>
    <w:tmpl w:val="602E2F56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3EFB5D64"/>
    <w:multiLevelType w:val="hybridMultilevel"/>
    <w:tmpl w:val="A05A0F4C"/>
    <w:lvl w:ilvl="0" w:tplc="04F2320E">
      <w:start w:val="1"/>
      <w:numFmt w:val="decimal"/>
      <w:lvlText w:val="%1."/>
      <w:lvlJc w:val="right"/>
      <w:pPr>
        <w:ind w:left="1008" w:hanging="360"/>
      </w:pPr>
      <w:rPr>
        <w:rFonts w:ascii="Verdana" w:hAnsi="Verdana" w:hint="default"/>
        <w:sz w:val="22"/>
      </w:rPr>
    </w:lvl>
    <w:lvl w:ilvl="1" w:tplc="04070019" w:tentative="1">
      <w:start w:val="1"/>
      <w:numFmt w:val="lowerLetter"/>
      <w:lvlText w:val="%2."/>
      <w:lvlJc w:val="left"/>
      <w:pPr>
        <w:ind w:left="1728" w:hanging="360"/>
      </w:pPr>
    </w:lvl>
    <w:lvl w:ilvl="2" w:tplc="0407001B" w:tentative="1">
      <w:start w:val="1"/>
      <w:numFmt w:val="lowerRoman"/>
      <w:lvlText w:val="%3."/>
      <w:lvlJc w:val="right"/>
      <w:pPr>
        <w:ind w:left="2448" w:hanging="180"/>
      </w:pPr>
    </w:lvl>
    <w:lvl w:ilvl="3" w:tplc="0407000F" w:tentative="1">
      <w:start w:val="1"/>
      <w:numFmt w:val="decimal"/>
      <w:lvlText w:val="%4."/>
      <w:lvlJc w:val="left"/>
      <w:pPr>
        <w:ind w:left="3168" w:hanging="360"/>
      </w:pPr>
    </w:lvl>
    <w:lvl w:ilvl="4" w:tplc="04070019" w:tentative="1">
      <w:start w:val="1"/>
      <w:numFmt w:val="lowerLetter"/>
      <w:lvlText w:val="%5."/>
      <w:lvlJc w:val="left"/>
      <w:pPr>
        <w:ind w:left="3888" w:hanging="360"/>
      </w:pPr>
    </w:lvl>
    <w:lvl w:ilvl="5" w:tplc="0407001B" w:tentative="1">
      <w:start w:val="1"/>
      <w:numFmt w:val="lowerRoman"/>
      <w:lvlText w:val="%6."/>
      <w:lvlJc w:val="right"/>
      <w:pPr>
        <w:ind w:left="4608" w:hanging="180"/>
      </w:pPr>
    </w:lvl>
    <w:lvl w:ilvl="6" w:tplc="0407000F" w:tentative="1">
      <w:start w:val="1"/>
      <w:numFmt w:val="decimal"/>
      <w:lvlText w:val="%7."/>
      <w:lvlJc w:val="left"/>
      <w:pPr>
        <w:ind w:left="5328" w:hanging="360"/>
      </w:pPr>
    </w:lvl>
    <w:lvl w:ilvl="7" w:tplc="04070019" w:tentative="1">
      <w:start w:val="1"/>
      <w:numFmt w:val="lowerLetter"/>
      <w:lvlText w:val="%8."/>
      <w:lvlJc w:val="left"/>
      <w:pPr>
        <w:ind w:left="6048" w:hanging="360"/>
      </w:pPr>
    </w:lvl>
    <w:lvl w:ilvl="8" w:tplc="0407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24">
    <w:nsid w:val="42421838"/>
    <w:multiLevelType w:val="hybridMultilevel"/>
    <w:tmpl w:val="BD9A4AAE"/>
    <w:lvl w:ilvl="0" w:tplc="165C1B2A">
      <w:start w:val="5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45545C92"/>
    <w:multiLevelType w:val="hybridMultilevel"/>
    <w:tmpl w:val="646E4E9C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47E67E7C"/>
    <w:multiLevelType w:val="multilevel"/>
    <w:tmpl w:val="60CCEE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>
    <w:nsid w:val="47EC7DB5"/>
    <w:multiLevelType w:val="hybridMultilevel"/>
    <w:tmpl w:val="6D96750A"/>
    <w:lvl w:ilvl="0" w:tplc="0C070001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Times New Roman" w:hint="default"/>
      </w:rPr>
    </w:lvl>
    <w:lvl w:ilvl="1" w:tplc="FDE4C054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95B85DDA">
      <w:start w:val="26"/>
      <w:numFmt w:val="bullet"/>
      <w:lvlText w:val=""/>
      <w:lvlJc w:val="left"/>
      <w:pPr>
        <w:tabs>
          <w:tab w:val="num" w:pos="2550"/>
        </w:tabs>
        <w:ind w:left="2550" w:hanging="750"/>
      </w:pPr>
      <w:rPr>
        <w:rFonts w:ascii="Symbol" w:eastAsia="Times New Roman" w:hAnsi="Symbol" w:cs="Times New Roman" w:hint="default"/>
        <w:b/>
      </w:rPr>
    </w:lvl>
    <w:lvl w:ilvl="3" w:tplc="0C07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>
    <w:nsid w:val="49371508"/>
    <w:multiLevelType w:val="hybridMultilevel"/>
    <w:tmpl w:val="7E46C58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9C41FBB"/>
    <w:multiLevelType w:val="hybridMultilevel"/>
    <w:tmpl w:val="EFA64CC2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4D112CE"/>
    <w:multiLevelType w:val="hybridMultilevel"/>
    <w:tmpl w:val="73865062"/>
    <w:lvl w:ilvl="0" w:tplc="165C1B2A">
      <w:start w:val="15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>
    <w:nsid w:val="599D2F79"/>
    <w:multiLevelType w:val="singleLevel"/>
    <w:tmpl w:val="E2BE2C2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2">
    <w:nsid w:val="5E6F0C33"/>
    <w:multiLevelType w:val="hybridMultilevel"/>
    <w:tmpl w:val="096AAAD8"/>
    <w:lvl w:ilvl="0" w:tplc="4B06A940">
      <w:start w:val="87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>
    <w:nsid w:val="62D12CCF"/>
    <w:multiLevelType w:val="hybridMultilevel"/>
    <w:tmpl w:val="8FFE7CE2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7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7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7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7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7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7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>
    <w:nsid w:val="643104A5"/>
    <w:multiLevelType w:val="singleLevel"/>
    <w:tmpl w:val="E2BE2C2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5">
    <w:nsid w:val="64427D06"/>
    <w:multiLevelType w:val="hybridMultilevel"/>
    <w:tmpl w:val="5E5416E6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165C1B2A">
      <w:start w:val="5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eastAsia="Times New Roman" w:hAnsi="Symbol" w:cs="Symbol" w:hint="default"/>
      </w:r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6">
    <w:nsid w:val="655F4B7D"/>
    <w:multiLevelType w:val="hybridMultilevel"/>
    <w:tmpl w:val="9266F426"/>
    <w:lvl w:ilvl="0" w:tplc="4B06A940">
      <w:start w:val="1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C3FE5C7A">
      <w:start w:val="5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eastAsia="Times New Roman" w:hAnsi="Arial" w:cs="Symbol" w:hint="default"/>
        <w:b w:val="0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>
    <w:nsid w:val="66924B6D"/>
    <w:multiLevelType w:val="hybridMultilevel"/>
    <w:tmpl w:val="C9DCB722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8">
    <w:nsid w:val="66BF6A15"/>
    <w:multiLevelType w:val="hybridMultilevel"/>
    <w:tmpl w:val="CDEC50E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B4C18A1"/>
    <w:multiLevelType w:val="singleLevel"/>
    <w:tmpl w:val="E2BE2C2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40">
    <w:nsid w:val="6BED4412"/>
    <w:multiLevelType w:val="hybridMultilevel"/>
    <w:tmpl w:val="EADE0706"/>
    <w:lvl w:ilvl="0" w:tplc="80E0B2B8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1">
    <w:nsid w:val="70040EA4"/>
    <w:multiLevelType w:val="hybridMultilevel"/>
    <w:tmpl w:val="A9BC3FE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6AC7935"/>
    <w:multiLevelType w:val="hybridMultilevel"/>
    <w:tmpl w:val="6B7861A8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7EA433D1"/>
    <w:multiLevelType w:val="singleLevel"/>
    <w:tmpl w:val="E2BE2C2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1"/>
    <w:lvlOverride w:ilvl="0">
      <w:lvl w:ilvl="0">
        <w:numFmt w:val="bullet"/>
        <w:pStyle w:val="jbTableau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2">
    <w:abstractNumId w:val="0"/>
  </w:num>
  <w:num w:numId="3">
    <w:abstractNumId w:val="19"/>
  </w:num>
  <w:num w:numId="4">
    <w:abstractNumId w:val="5"/>
  </w:num>
  <w:num w:numId="5">
    <w:abstractNumId w:val="32"/>
  </w:num>
  <w:num w:numId="6">
    <w:abstractNumId w:val="36"/>
  </w:num>
  <w:num w:numId="7">
    <w:abstractNumId w:val="27"/>
  </w:num>
  <w:num w:numId="8">
    <w:abstractNumId w:val="6"/>
  </w:num>
  <w:num w:numId="9">
    <w:abstractNumId w:val="13"/>
  </w:num>
  <w:num w:numId="10">
    <w:abstractNumId w:val="2"/>
  </w:num>
  <w:num w:numId="11">
    <w:abstractNumId w:val="9"/>
  </w:num>
  <w:num w:numId="12">
    <w:abstractNumId w:val="17"/>
  </w:num>
  <w:num w:numId="13">
    <w:abstractNumId w:val="40"/>
  </w:num>
  <w:num w:numId="14">
    <w:abstractNumId w:val="25"/>
  </w:num>
  <w:num w:numId="15">
    <w:abstractNumId w:val="26"/>
  </w:num>
  <w:num w:numId="16">
    <w:abstractNumId w:val="30"/>
  </w:num>
  <w:num w:numId="17">
    <w:abstractNumId w:val="16"/>
  </w:num>
  <w:num w:numId="18">
    <w:abstractNumId w:val="24"/>
  </w:num>
  <w:num w:numId="19">
    <w:abstractNumId w:val="22"/>
  </w:num>
  <w:num w:numId="20">
    <w:abstractNumId w:val="15"/>
  </w:num>
  <w:num w:numId="21">
    <w:abstractNumId w:val="35"/>
  </w:num>
  <w:num w:numId="22">
    <w:abstractNumId w:val="3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1"/>
  </w:num>
  <w:num w:numId="24">
    <w:abstractNumId w:val="3"/>
  </w:num>
  <w:num w:numId="25">
    <w:abstractNumId w:val="14"/>
  </w:num>
  <w:num w:numId="26">
    <w:abstractNumId w:val="7"/>
  </w:num>
  <w:num w:numId="27">
    <w:abstractNumId w:val="34"/>
  </w:num>
  <w:num w:numId="28">
    <w:abstractNumId w:val="31"/>
  </w:num>
  <w:num w:numId="29">
    <w:abstractNumId w:val="43"/>
  </w:num>
  <w:num w:numId="30">
    <w:abstractNumId w:val="10"/>
  </w:num>
  <w:num w:numId="31">
    <w:abstractNumId w:val="21"/>
  </w:num>
  <w:num w:numId="32">
    <w:abstractNumId w:val="39"/>
  </w:num>
  <w:num w:numId="33">
    <w:abstractNumId w:val="37"/>
  </w:num>
  <w:num w:numId="34">
    <w:abstractNumId w:val="18"/>
  </w:num>
  <w:num w:numId="35">
    <w:abstractNumId w:val="12"/>
  </w:num>
  <w:num w:numId="36">
    <w:abstractNumId w:val="23"/>
  </w:num>
  <w:num w:numId="37">
    <w:abstractNumId w:val="8"/>
  </w:num>
  <w:num w:numId="38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38"/>
  </w:num>
  <w:num w:numId="40">
    <w:abstractNumId w:val="1"/>
    <w:lvlOverride w:ilvl="0">
      <w:lvl w:ilvl="0">
        <w:start w:val="1"/>
        <w:numFmt w:val="bullet"/>
        <w:pStyle w:val="jbTableau"/>
        <w:lvlText w:val=""/>
        <w:legacy w:legacy="1" w:legacySpace="0" w:legacyIndent="240"/>
        <w:lvlJc w:val="left"/>
        <w:pPr>
          <w:ind w:left="240" w:hanging="240"/>
        </w:pPr>
        <w:rPr>
          <w:rFonts w:ascii="Wingdings" w:hAnsi="Wingdings"/>
          <w:sz w:val="12"/>
        </w:rPr>
      </w:lvl>
    </w:lvlOverride>
  </w:num>
  <w:num w:numId="41">
    <w:abstractNumId w:val="4"/>
  </w:num>
  <w:num w:numId="42">
    <w:abstractNumId w:val="42"/>
  </w:num>
  <w:num w:numId="43">
    <w:abstractNumId w:val="20"/>
  </w:num>
  <w:num w:numId="44">
    <w:abstractNumId w:val="29"/>
  </w:num>
  <w:num w:numId="45">
    <w:abstractNumId w:val="41"/>
  </w:num>
  <w:num w:numId="46">
    <w:abstractNumId w:val="28"/>
  </w:num>
  <w:numIdMacAtCleanup w:val="8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oNotTrackFormatting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14338"/>
  </w:hdrShapeDefaults>
  <w:footnotePr>
    <w:footnote w:id="-1"/>
    <w:footnote w:id="0"/>
  </w:footnotePr>
  <w:endnotePr>
    <w:numFmt w:val="decimal"/>
    <w:endnote w:id="-1"/>
    <w:endnote w:id="0"/>
  </w:endnotePr>
  <w:compat/>
  <w:rsids>
    <w:rsidRoot w:val="00C65899"/>
    <w:rsid w:val="000058CF"/>
    <w:rsid w:val="00005AAF"/>
    <w:rsid w:val="00005ED1"/>
    <w:rsid w:val="00006580"/>
    <w:rsid w:val="00007AEA"/>
    <w:rsid w:val="000127BA"/>
    <w:rsid w:val="00012A8C"/>
    <w:rsid w:val="0001309F"/>
    <w:rsid w:val="00013A7A"/>
    <w:rsid w:val="00014FEC"/>
    <w:rsid w:val="00015D2A"/>
    <w:rsid w:val="00020008"/>
    <w:rsid w:val="00020009"/>
    <w:rsid w:val="00025735"/>
    <w:rsid w:val="000263D8"/>
    <w:rsid w:val="000269F1"/>
    <w:rsid w:val="000302B0"/>
    <w:rsid w:val="00031AC1"/>
    <w:rsid w:val="000328DB"/>
    <w:rsid w:val="00033643"/>
    <w:rsid w:val="00034A18"/>
    <w:rsid w:val="00037364"/>
    <w:rsid w:val="0004004A"/>
    <w:rsid w:val="00042B2D"/>
    <w:rsid w:val="00043BDB"/>
    <w:rsid w:val="00044950"/>
    <w:rsid w:val="000478D8"/>
    <w:rsid w:val="000504A8"/>
    <w:rsid w:val="00050BD0"/>
    <w:rsid w:val="00050DA8"/>
    <w:rsid w:val="00050F83"/>
    <w:rsid w:val="00052F82"/>
    <w:rsid w:val="00054044"/>
    <w:rsid w:val="0005508B"/>
    <w:rsid w:val="000557F0"/>
    <w:rsid w:val="00056375"/>
    <w:rsid w:val="0005776E"/>
    <w:rsid w:val="00057802"/>
    <w:rsid w:val="0006093A"/>
    <w:rsid w:val="00060FBE"/>
    <w:rsid w:val="00060FE3"/>
    <w:rsid w:val="00063720"/>
    <w:rsid w:val="00063B04"/>
    <w:rsid w:val="0006413F"/>
    <w:rsid w:val="000654DB"/>
    <w:rsid w:val="000667AA"/>
    <w:rsid w:val="000675ED"/>
    <w:rsid w:val="000677A6"/>
    <w:rsid w:val="000704A7"/>
    <w:rsid w:val="000725EC"/>
    <w:rsid w:val="000728A3"/>
    <w:rsid w:val="00072995"/>
    <w:rsid w:val="00073822"/>
    <w:rsid w:val="00075F4D"/>
    <w:rsid w:val="0007704D"/>
    <w:rsid w:val="00077F5C"/>
    <w:rsid w:val="00081CCE"/>
    <w:rsid w:val="00082FE1"/>
    <w:rsid w:val="00083452"/>
    <w:rsid w:val="00083F66"/>
    <w:rsid w:val="00084379"/>
    <w:rsid w:val="00084838"/>
    <w:rsid w:val="00085026"/>
    <w:rsid w:val="00086415"/>
    <w:rsid w:val="0008791D"/>
    <w:rsid w:val="000910FE"/>
    <w:rsid w:val="000912E6"/>
    <w:rsid w:val="00091D77"/>
    <w:rsid w:val="0009371D"/>
    <w:rsid w:val="00095D35"/>
    <w:rsid w:val="000A1ABC"/>
    <w:rsid w:val="000A4238"/>
    <w:rsid w:val="000A58B3"/>
    <w:rsid w:val="000A597A"/>
    <w:rsid w:val="000A6166"/>
    <w:rsid w:val="000A63B5"/>
    <w:rsid w:val="000A760C"/>
    <w:rsid w:val="000A7D74"/>
    <w:rsid w:val="000B0461"/>
    <w:rsid w:val="000B5835"/>
    <w:rsid w:val="000C0951"/>
    <w:rsid w:val="000C16D7"/>
    <w:rsid w:val="000C56AC"/>
    <w:rsid w:val="000C5AAA"/>
    <w:rsid w:val="000C657A"/>
    <w:rsid w:val="000C6738"/>
    <w:rsid w:val="000C715A"/>
    <w:rsid w:val="000C79E2"/>
    <w:rsid w:val="000D0B4B"/>
    <w:rsid w:val="000D26E7"/>
    <w:rsid w:val="000D284E"/>
    <w:rsid w:val="000D2C35"/>
    <w:rsid w:val="000D3DE1"/>
    <w:rsid w:val="000D48ED"/>
    <w:rsid w:val="000E03F4"/>
    <w:rsid w:val="000E09BF"/>
    <w:rsid w:val="000E1416"/>
    <w:rsid w:val="000E2F7F"/>
    <w:rsid w:val="000E3774"/>
    <w:rsid w:val="000E45B6"/>
    <w:rsid w:val="000F39BB"/>
    <w:rsid w:val="000F4FEC"/>
    <w:rsid w:val="000F74B4"/>
    <w:rsid w:val="0010052E"/>
    <w:rsid w:val="00103DD2"/>
    <w:rsid w:val="00104AAC"/>
    <w:rsid w:val="00105C80"/>
    <w:rsid w:val="00107C44"/>
    <w:rsid w:val="0011115E"/>
    <w:rsid w:val="00112019"/>
    <w:rsid w:val="00113C9C"/>
    <w:rsid w:val="0011591C"/>
    <w:rsid w:val="001161AE"/>
    <w:rsid w:val="00116230"/>
    <w:rsid w:val="00120819"/>
    <w:rsid w:val="00120B3E"/>
    <w:rsid w:val="0012102A"/>
    <w:rsid w:val="00121996"/>
    <w:rsid w:val="00121B20"/>
    <w:rsid w:val="00121C2C"/>
    <w:rsid w:val="001334FB"/>
    <w:rsid w:val="00134B58"/>
    <w:rsid w:val="00137C2F"/>
    <w:rsid w:val="001421A6"/>
    <w:rsid w:val="00142719"/>
    <w:rsid w:val="001431F0"/>
    <w:rsid w:val="00143D8D"/>
    <w:rsid w:val="00147278"/>
    <w:rsid w:val="00151F22"/>
    <w:rsid w:val="001536BF"/>
    <w:rsid w:val="00153B9E"/>
    <w:rsid w:val="00161353"/>
    <w:rsid w:val="00162846"/>
    <w:rsid w:val="001638D8"/>
    <w:rsid w:val="00170D83"/>
    <w:rsid w:val="00176230"/>
    <w:rsid w:val="0017689A"/>
    <w:rsid w:val="00177D60"/>
    <w:rsid w:val="001805E4"/>
    <w:rsid w:val="00182AA5"/>
    <w:rsid w:val="00183592"/>
    <w:rsid w:val="00183B3E"/>
    <w:rsid w:val="00183BE6"/>
    <w:rsid w:val="00183D14"/>
    <w:rsid w:val="001840D9"/>
    <w:rsid w:val="001851AC"/>
    <w:rsid w:val="00185442"/>
    <w:rsid w:val="00187AB7"/>
    <w:rsid w:val="0019068D"/>
    <w:rsid w:val="001931D4"/>
    <w:rsid w:val="00193697"/>
    <w:rsid w:val="00195A5F"/>
    <w:rsid w:val="00195F42"/>
    <w:rsid w:val="00197145"/>
    <w:rsid w:val="001A0EC4"/>
    <w:rsid w:val="001A0F31"/>
    <w:rsid w:val="001A1C9B"/>
    <w:rsid w:val="001A1D24"/>
    <w:rsid w:val="001A2116"/>
    <w:rsid w:val="001A2898"/>
    <w:rsid w:val="001A3D16"/>
    <w:rsid w:val="001A4839"/>
    <w:rsid w:val="001A641D"/>
    <w:rsid w:val="001A70E3"/>
    <w:rsid w:val="001A7B1F"/>
    <w:rsid w:val="001A7B75"/>
    <w:rsid w:val="001B1452"/>
    <w:rsid w:val="001B6C42"/>
    <w:rsid w:val="001C0351"/>
    <w:rsid w:val="001C1192"/>
    <w:rsid w:val="001C160D"/>
    <w:rsid w:val="001C44C2"/>
    <w:rsid w:val="001C7D49"/>
    <w:rsid w:val="001D0FAF"/>
    <w:rsid w:val="001D4C04"/>
    <w:rsid w:val="001D4D31"/>
    <w:rsid w:val="001D5998"/>
    <w:rsid w:val="001D5D1A"/>
    <w:rsid w:val="001D72FF"/>
    <w:rsid w:val="001D7C6A"/>
    <w:rsid w:val="001D7DC5"/>
    <w:rsid w:val="001D7E15"/>
    <w:rsid w:val="001E1CA9"/>
    <w:rsid w:val="001E27C9"/>
    <w:rsid w:val="001E6C00"/>
    <w:rsid w:val="001E76CB"/>
    <w:rsid w:val="001F28C5"/>
    <w:rsid w:val="001F2CF1"/>
    <w:rsid w:val="001F4243"/>
    <w:rsid w:val="001F7EA2"/>
    <w:rsid w:val="001F7FE1"/>
    <w:rsid w:val="0020104F"/>
    <w:rsid w:val="00202C98"/>
    <w:rsid w:val="00203A55"/>
    <w:rsid w:val="002040E7"/>
    <w:rsid w:val="00204B1D"/>
    <w:rsid w:val="00207893"/>
    <w:rsid w:val="00211BCC"/>
    <w:rsid w:val="0021443C"/>
    <w:rsid w:val="002149C6"/>
    <w:rsid w:val="00214E9B"/>
    <w:rsid w:val="00220CAB"/>
    <w:rsid w:val="00221EBF"/>
    <w:rsid w:val="00222EB8"/>
    <w:rsid w:val="0022519E"/>
    <w:rsid w:val="00225952"/>
    <w:rsid w:val="00230CE1"/>
    <w:rsid w:val="00237BED"/>
    <w:rsid w:val="00242B8B"/>
    <w:rsid w:val="0024342C"/>
    <w:rsid w:val="00245F40"/>
    <w:rsid w:val="002504AF"/>
    <w:rsid w:val="00252A7E"/>
    <w:rsid w:val="00253561"/>
    <w:rsid w:val="00257B65"/>
    <w:rsid w:val="00261AF0"/>
    <w:rsid w:val="00263AD9"/>
    <w:rsid w:val="00263E29"/>
    <w:rsid w:val="002641A7"/>
    <w:rsid w:val="00264A02"/>
    <w:rsid w:val="00265607"/>
    <w:rsid w:val="00265630"/>
    <w:rsid w:val="00270547"/>
    <w:rsid w:val="0027251D"/>
    <w:rsid w:val="0027291D"/>
    <w:rsid w:val="00272EEA"/>
    <w:rsid w:val="00274335"/>
    <w:rsid w:val="0027444A"/>
    <w:rsid w:val="00274FBA"/>
    <w:rsid w:val="002756A0"/>
    <w:rsid w:val="0027573C"/>
    <w:rsid w:val="00275796"/>
    <w:rsid w:val="00280964"/>
    <w:rsid w:val="00283314"/>
    <w:rsid w:val="00284B42"/>
    <w:rsid w:val="00290C5B"/>
    <w:rsid w:val="002952C4"/>
    <w:rsid w:val="00296ABA"/>
    <w:rsid w:val="00296CEA"/>
    <w:rsid w:val="00297E83"/>
    <w:rsid w:val="002A0BF3"/>
    <w:rsid w:val="002A221C"/>
    <w:rsid w:val="002A2995"/>
    <w:rsid w:val="002A4201"/>
    <w:rsid w:val="002A510C"/>
    <w:rsid w:val="002A5880"/>
    <w:rsid w:val="002A62D3"/>
    <w:rsid w:val="002A6DA3"/>
    <w:rsid w:val="002B027E"/>
    <w:rsid w:val="002B1A4F"/>
    <w:rsid w:val="002B2300"/>
    <w:rsid w:val="002B2C21"/>
    <w:rsid w:val="002B33FC"/>
    <w:rsid w:val="002B5CB4"/>
    <w:rsid w:val="002B7B8E"/>
    <w:rsid w:val="002C0124"/>
    <w:rsid w:val="002C0BBD"/>
    <w:rsid w:val="002C0E4A"/>
    <w:rsid w:val="002C1DED"/>
    <w:rsid w:val="002C30B9"/>
    <w:rsid w:val="002C357E"/>
    <w:rsid w:val="002C399C"/>
    <w:rsid w:val="002C3FD5"/>
    <w:rsid w:val="002C48F8"/>
    <w:rsid w:val="002C5E04"/>
    <w:rsid w:val="002C73D9"/>
    <w:rsid w:val="002C7DDE"/>
    <w:rsid w:val="002D1158"/>
    <w:rsid w:val="002D2894"/>
    <w:rsid w:val="002D3F15"/>
    <w:rsid w:val="002D6A1A"/>
    <w:rsid w:val="002D734E"/>
    <w:rsid w:val="002E0D52"/>
    <w:rsid w:val="002E361A"/>
    <w:rsid w:val="002E3A8B"/>
    <w:rsid w:val="002E441C"/>
    <w:rsid w:val="002E4737"/>
    <w:rsid w:val="002E4B2B"/>
    <w:rsid w:val="002E6AF4"/>
    <w:rsid w:val="002E705D"/>
    <w:rsid w:val="002E78D6"/>
    <w:rsid w:val="002E78FA"/>
    <w:rsid w:val="002F0177"/>
    <w:rsid w:val="002F0469"/>
    <w:rsid w:val="002F1817"/>
    <w:rsid w:val="002F3518"/>
    <w:rsid w:val="002F4579"/>
    <w:rsid w:val="002F478E"/>
    <w:rsid w:val="00300F84"/>
    <w:rsid w:val="00302FC9"/>
    <w:rsid w:val="00303936"/>
    <w:rsid w:val="00304A81"/>
    <w:rsid w:val="00307A3D"/>
    <w:rsid w:val="003101B3"/>
    <w:rsid w:val="003103FC"/>
    <w:rsid w:val="003117C3"/>
    <w:rsid w:val="00313172"/>
    <w:rsid w:val="00314BA2"/>
    <w:rsid w:val="00316999"/>
    <w:rsid w:val="00317E52"/>
    <w:rsid w:val="00320598"/>
    <w:rsid w:val="003220D8"/>
    <w:rsid w:val="003228DC"/>
    <w:rsid w:val="003249F9"/>
    <w:rsid w:val="003256C5"/>
    <w:rsid w:val="00325BAB"/>
    <w:rsid w:val="003322AC"/>
    <w:rsid w:val="0033453D"/>
    <w:rsid w:val="00335208"/>
    <w:rsid w:val="0033536F"/>
    <w:rsid w:val="0033747C"/>
    <w:rsid w:val="0034110A"/>
    <w:rsid w:val="00341DCB"/>
    <w:rsid w:val="003424AE"/>
    <w:rsid w:val="00345C1E"/>
    <w:rsid w:val="00345C99"/>
    <w:rsid w:val="00346832"/>
    <w:rsid w:val="003560C3"/>
    <w:rsid w:val="00356112"/>
    <w:rsid w:val="00360A3C"/>
    <w:rsid w:val="00361F92"/>
    <w:rsid w:val="00362E61"/>
    <w:rsid w:val="003637CF"/>
    <w:rsid w:val="00364B49"/>
    <w:rsid w:val="00367BA5"/>
    <w:rsid w:val="0037376D"/>
    <w:rsid w:val="00375385"/>
    <w:rsid w:val="00380886"/>
    <w:rsid w:val="00381102"/>
    <w:rsid w:val="00382498"/>
    <w:rsid w:val="00382DB2"/>
    <w:rsid w:val="00383560"/>
    <w:rsid w:val="00385B88"/>
    <w:rsid w:val="00387E75"/>
    <w:rsid w:val="00390161"/>
    <w:rsid w:val="00390E5E"/>
    <w:rsid w:val="00391760"/>
    <w:rsid w:val="00391AF8"/>
    <w:rsid w:val="00391FCC"/>
    <w:rsid w:val="003926F0"/>
    <w:rsid w:val="00392DB9"/>
    <w:rsid w:val="00393A88"/>
    <w:rsid w:val="00395308"/>
    <w:rsid w:val="0039593B"/>
    <w:rsid w:val="003970A0"/>
    <w:rsid w:val="003975D2"/>
    <w:rsid w:val="003A076D"/>
    <w:rsid w:val="003A3EEA"/>
    <w:rsid w:val="003A4221"/>
    <w:rsid w:val="003A5050"/>
    <w:rsid w:val="003A5FFD"/>
    <w:rsid w:val="003A6390"/>
    <w:rsid w:val="003B29CE"/>
    <w:rsid w:val="003B2E1F"/>
    <w:rsid w:val="003B31E3"/>
    <w:rsid w:val="003B42FA"/>
    <w:rsid w:val="003B5921"/>
    <w:rsid w:val="003B63F5"/>
    <w:rsid w:val="003B6659"/>
    <w:rsid w:val="003B6C88"/>
    <w:rsid w:val="003C0140"/>
    <w:rsid w:val="003C09F2"/>
    <w:rsid w:val="003C24CA"/>
    <w:rsid w:val="003C4BC6"/>
    <w:rsid w:val="003C52F8"/>
    <w:rsid w:val="003C5AC2"/>
    <w:rsid w:val="003C6570"/>
    <w:rsid w:val="003D01BF"/>
    <w:rsid w:val="003D1FCE"/>
    <w:rsid w:val="003D2346"/>
    <w:rsid w:val="003D2623"/>
    <w:rsid w:val="003D2701"/>
    <w:rsid w:val="003D6559"/>
    <w:rsid w:val="003E05BA"/>
    <w:rsid w:val="003E2A11"/>
    <w:rsid w:val="003E2F95"/>
    <w:rsid w:val="003E5023"/>
    <w:rsid w:val="003E671F"/>
    <w:rsid w:val="003E6E6E"/>
    <w:rsid w:val="003E78E8"/>
    <w:rsid w:val="003F01A3"/>
    <w:rsid w:val="003F0435"/>
    <w:rsid w:val="003F1190"/>
    <w:rsid w:val="003F11F3"/>
    <w:rsid w:val="003F3FD8"/>
    <w:rsid w:val="003F5602"/>
    <w:rsid w:val="003F5926"/>
    <w:rsid w:val="003F5E6A"/>
    <w:rsid w:val="003F6F6A"/>
    <w:rsid w:val="003F7263"/>
    <w:rsid w:val="003F7722"/>
    <w:rsid w:val="00400285"/>
    <w:rsid w:val="00401B0A"/>
    <w:rsid w:val="004025B2"/>
    <w:rsid w:val="00403354"/>
    <w:rsid w:val="00404136"/>
    <w:rsid w:val="004049C9"/>
    <w:rsid w:val="004059B4"/>
    <w:rsid w:val="00405ADA"/>
    <w:rsid w:val="00406D69"/>
    <w:rsid w:val="00407061"/>
    <w:rsid w:val="00410F4B"/>
    <w:rsid w:val="00411348"/>
    <w:rsid w:val="00411CF9"/>
    <w:rsid w:val="00412467"/>
    <w:rsid w:val="00414D9B"/>
    <w:rsid w:val="004169CD"/>
    <w:rsid w:val="004177EE"/>
    <w:rsid w:val="00421AAB"/>
    <w:rsid w:val="00421BAE"/>
    <w:rsid w:val="004257D8"/>
    <w:rsid w:val="004266F4"/>
    <w:rsid w:val="0042685F"/>
    <w:rsid w:val="00427970"/>
    <w:rsid w:val="004279F8"/>
    <w:rsid w:val="004320F3"/>
    <w:rsid w:val="0043299D"/>
    <w:rsid w:val="004359D5"/>
    <w:rsid w:val="004406F5"/>
    <w:rsid w:val="00444D7B"/>
    <w:rsid w:val="00445493"/>
    <w:rsid w:val="004457BC"/>
    <w:rsid w:val="004463DE"/>
    <w:rsid w:val="00446629"/>
    <w:rsid w:val="0044667E"/>
    <w:rsid w:val="004502EF"/>
    <w:rsid w:val="00450BC4"/>
    <w:rsid w:val="004518B9"/>
    <w:rsid w:val="004560B1"/>
    <w:rsid w:val="004563D2"/>
    <w:rsid w:val="00460EC4"/>
    <w:rsid w:val="004630CE"/>
    <w:rsid w:val="00463B7D"/>
    <w:rsid w:val="00464424"/>
    <w:rsid w:val="00470AB3"/>
    <w:rsid w:val="00470F64"/>
    <w:rsid w:val="004715FF"/>
    <w:rsid w:val="00471E09"/>
    <w:rsid w:val="00472949"/>
    <w:rsid w:val="00472B73"/>
    <w:rsid w:val="004741BD"/>
    <w:rsid w:val="00474F00"/>
    <w:rsid w:val="00475635"/>
    <w:rsid w:val="00475ABF"/>
    <w:rsid w:val="00480041"/>
    <w:rsid w:val="0048036B"/>
    <w:rsid w:val="0048093B"/>
    <w:rsid w:val="0048450C"/>
    <w:rsid w:val="004850B3"/>
    <w:rsid w:val="0048578A"/>
    <w:rsid w:val="00487C30"/>
    <w:rsid w:val="0049121B"/>
    <w:rsid w:val="00491D5B"/>
    <w:rsid w:val="0049220C"/>
    <w:rsid w:val="00493D07"/>
    <w:rsid w:val="00494526"/>
    <w:rsid w:val="00494A2E"/>
    <w:rsid w:val="00495CEA"/>
    <w:rsid w:val="004963F1"/>
    <w:rsid w:val="00496F04"/>
    <w:rsid w:val="004A0027"/>
    <w:rsid w:val="004A0DC0"/>
    <w:rsid w:val="004A165D"/>
    <w:rsid w:val="004A3A84"/>
    <w:rsid w:val="004A4582"/>
    <w:rsid w:val="004A4AAF"/>
    <w:rsid w:val="004A583C"/>
    <w:rsid w:val="004A73C3"/>
    <w:rsid w:val="004A7A06"/>
    <w:rsid w:val="004A7CC4"/>
    <w:rsid w:val="004B341E"/>
    <w:rsid w:val="004B7882"/>
    <w:rsid w:val="004B78B6"/>
    <w:rsid w:val="004C115D"/>
    <w:rsid w:val="004C399B"/>
    <w:rsid w:val="004C3BF2"/>
    <w:rsid w:val="004C459A"/>
    <w:rsid w:val="004C4DC4"/>
    <w:rsid w:val="004C6776"/>
    <w:rsid w:val="004D1258"/>
    <w:rsid w:val="004D1AA2"/>
    <w:rsid w:val="004D2526"/>
    <w:rsid w:val="004D279A"/>
    <w:rsid w:val="004D746F"/>
    <w:rsid w:val="004E17D1"/>
    <w:rsid w:val="004E1ABA"/>
    <w:rsid w:val="004E510A"/>
    <w:rsid w:val="004E5E0E"/>
    <w:rsid w:val="004E7347"/>
    <w:rsid w:val="004F064A"/>
    <w:rsid w:val="004F17D7"/>
    <w:rsid w:val="004F3856"/>
    <w:rsid w:val="004F5F71"/>
    <w:rsid w:val="004F660A"/>
    <w:rsid w:val="004F7E37"/>
    <w:rsid w:val="004F7E86"/>
    <w:rsid w:val="0050004C"/>
    <w:rsid w:val="0050055F"/>
    <w:rsid w:val="00500BE9"/>
    <w:rsid w:val="00501A2F"/>
    <w:rsid w:val="00501E95"/>
    <w:rsid w:val="005028D4"/>
    <w:rsid w:val="00503A63"/>
    <w:rsid w:val="00505505"/>
    <w:rsid w:val="0050658F"/>
    <w:rsid w:val="00507F22"/>
    <w:rsid w:val="00510054"/>
    <w:rsid w:val="005110B2"/>
    <w:rsid w:val="0051303E"/>
    <w:rsid w:val="00514655"/>
    <w:rsid w:val="00515917"/>
    <w:rsid w:val="00522458"/>
    <w:rsid w:val="00522B17"/>
    <w:rsid w:val="00524C68"/>
    <w:rsid w:val="00525B1D"/>
    <w:rsid w:val="005267BD"/>
    <w:rsid w:val="005308FD"/>
    <w:rsid w:val="00531E26"/>
    <w:rsid w:val="00532D73"/>
    <w:rsid w:val="005339D6"/>
    <w:rsid w:val="00536E30"/>
    <w:rsid w:val="00537847"/>
    <w:rsid w:val="00541632"/>
    <w:rsid w:val="005427C4"/>
    <w:rsid w:val="00545DB7"/>
    <w:rsid w:val="00550F7C"/>
    <w:rsid w:val="005511A0"/>
    <w:rsid w:val="00551CCE"/>
    <w:rsid w:val="0055487F"/>
    <w:rsid w:val="00555993"/>
    <w:rsid w:val="005568ED"/>
    <w:rsid w:val="005615F0"/>
    <w:rsid w:val="00562D5E"/>
    <w:rsid w:val="00562D82"/>
    <w:rsid w:val="005653AB"/>
    <w:rsid w:val="00565589"/>
    <w:rsid w:val="00566D2B"/>
    <w:rsid w:val="00573A02"/>
    <w:rsid w:val="005756F1"/>
    <w:rsid w:val="005764FE"/>
    <w:rsid w:val="005823FA"/>
    <w:rsid w:val="005837A1"/>
    <w:rsid w:val="00583909"/>
    <w:rsid w:val="00583E7A"/>
    <w:rsid w:val="00584E67"/>
    <w:rsid w:val="00585F04"/>
    <w:rsid w:val="0058651E"/>
    <w:rsid w:val="0058659E"/>
    <w:rsid w:val="00593C4B"/>
    <w:rsid w:val="00594315"/>
    <w:rsid w:val="005966BA"/>
    <w:rsid w:val="005A006C"/>
    <w:rsid w:val="005A0C99"/>
    <w:rsid w:val="005A284D"/>
    <w:rsid w:val="005A57FF"/>
    <w:rsid w:val="005A67A1"/>
    <w:rsid w:val="005A73B3"/>
    <w:rsid w:val="005B0A39"/>
    <w:rsid w:val="005B113A"/>
    <w:rsid w:val="005B14B1"/>
    <w:rsid w:val="005B360D"/>
    <w:rsid w:val="005B3F3F"/>
    <w:rsid w:val="005B40A7"/>
    <w:rsid w:val="005B545E"/>
    <w:rsid w:val="005B702D"/>
    <w:rsid w:val="005B7AB2"/>
    <w:rsid w:val="005C1E27"/>
    <w:rsid w:val="005C300B"/>
    <w:rsid w:val="005C4150"/>
    <w:rsid w:val="005C4404"/>
    <w:rsid w:val="005C599B"/>
    <w:rsid w:val="005C7ECC"/>
    <w:rsid w:val="005D0491"/>
    <w:rsid w:val="005D0D7C"/>
    <w:rsid w:val="005D1F30"/>
    <w:rsid w:val="005D2463"/>
    <w:rsid w:val="005D743F"/>
    <w:rsid w:val="005E086E"/>
    <w:rsid w:val="005E3C12"/>
    <w:rsid w:val="005E537A"/>
    <w:rsid w:val="005E55DC"/>
    <w:rsid w:val="005E577B"/>
    <w:rsid w:val="005E741D"/>
    <w:rsid w:val="005E7CEA"/>
    <w:rsid w:val="005F1E73"/>
    <w:rsid w:val="005F23B9"/>
    <w:rsid w:val="005F4E85"/>
    <w:rsid w:val="00600BF4"/>
    <w:rsid w:val="00602748"/>
    <w:rsid w:val="00603536"/>
    <w:rsid w:val="006036A3"/>
    <w:rsid w:val="00604254"/>
    <w:rsid w:val="00606902"/>
    <w:rsid w:val="006071CA"/>
    <w:rsid w:val="0060791E"/>
    <w:rsid w:val="0061053E"/>
    <w:rsid w:val="0061147C"/>
    <w:rsid w:val="00612069"/>
    <w:rsid w:val="0061514C"/>
    <w:rsid w:val="00615853"/>
    <w:rsid w:val="00623114"/>
    <w:rsid w:val="006238D8"/>
    <w:rsid w:val="0062682E"/>
    <w:rsid w:val="00626D1F"/>
    <w:rsid w:val="00633161"/>
    <w:rsid w:val="006340A2"/>
    <w:rsid w:val="00637DCC"/>
    <w:rsid w:val="00643512"/>
    <w:rsid w:val="00643CFC"/>
    <w:rsid w:val="00645E21"/>
    <w:rsid w:val="00647780"/>
    <w:rsid w:val="00650FD6"/>
    <w:rsid w:val="00655588"/>
    <w:rsid w:val="00655D90"/>
    <w:rsid w:val="006659DC"/>
    <w:rsid w:val="00666483"/>
    <w:rsid w:val="0066684E"/>
    <w:rsid w:val="00666E07"/>
    <w:rsid w:val="00667CFF"/>
    <w:rsid w:val="00667FC0"/>
    <w:rsid w:val="006700BA"/>
    <w:rsid w:val="00670ED2"/>
    <w:rsid w:val="00671561"/>
    <w:rsid w:val="00674E96"/>
    <w:rsid w:val="0067511D"/>
    <w:rsid w:val="00675BED"/>
    <w:rsid w:val="00682013"/>
    <w:rsid w:val="00682C3E"/>
    <w:rsid w:val="00682F24"/>
    <w:rsid w:val="00683EC4"/>
    <w:rsid w:val="00685A6E"/>
    <w:rsid w:val="00690B09"/>
    <w:rsid w:val="00691BCA"/>
    <w:rsid w:val="0069567E"/>
    <w:rsid w:val="0069585B"/>
    <w:rsid w:val="0069705B"/>
    <w:rsid w:val="006978FA"/>
    <w:rsid w:val="006A3DDC"/>
    <w:rsid w:val="006A45F8"/>
    <w:rsid w:val="006A4E62"/>
    <w:rsid w:val="006A5EDA"/>
    <w:rsid w:val="006A695C"/>
    <w:rsid w:val="006A6ABE"/>
    <w:rsid w:val="006A6FAB"/>
    <w:rsid w:val="006B20F8"/>
    <w:rsid w:val="006B24E1"/>
    <w:rsid w:val="006B33C4"/>
    <w:rsid w:val="006B3970"/>
    <w:rsid w:val="006B46A8"/>
    <w:rsid w:val="006B46CD"/>
    <w:rsid w:val="006B47B0"/>
    <w:rsid w:val="006B4DEC"/>
    <w:rsid w:val="006B61DA"/>
    <w:rsid w:val="006B63E4"/>
    <w:rsid w:val="006B7747"/>
    <w:rsid w:val="006B7C72"/>
    <w:rsid w:val="006C18F6"/>
    <w:rsid w:val="006C3D8D"/>
    <w:rsid w:val="006C4183"/>
    <w:rsid w:val="006C5DC3"/>
    <w:rsid w:val="006D0307"/>
    <w:rsid w:val="006D0DA7"/>
    <w:rsid w:val="006D2413"/>
    <w:rsid w:val="006D366F"/>
    <w:rsid w:val="006D671A"/>
    <w:rsid w:val="006D786E"/>
    <w:rsid w:val="006E0CF6"/>
    <w:rsid w:val="006E1C0D"/>
    <w:rsid w:val="006E2249"/>
    <w:rsid w:val="006E3049"/>
    <w:rsid w:val="006E31BB"/>
    <w:rsid w:val="006E3B9B"/>
    <w:rsid w:val="006E6046"/>
    <w:rsid w:val="006E60E0"/>
    <w:rsid w:val="006E6652"/>
    <w:rsid w:val="006E6BD7"/>
    <w:rsid w:val="006E7D40"/>
    <w:rsid w:val="006F0822"/>
    <w:rsid w:val="006F0D50"/>
    <w:rsid w:val="006F1630"/>
    <w:rsid w:val="006F1A95"/>
    <w:rsid w:val="006F4170"/>
    <w:rsid w:val="006F4A08"/>
    <w:rsid w:val="006F52B2"/>
    <w:rsid w:val="006F60D7"/>
    <w:rsid w:val="006F6C12"/>
    <w:rsid w:val="006F6CAB"/>
    <w:rsid w:val="006F709B"/>
    <w:rsid w:val="0070083E"/>
    <w:rsid w:val="00700A82"/>
    <w:rsid w:val="00703E6B"/>
    <w:rsid w:val="00705758"/>
    <w:rsid w:val="00705827"/>
    <w:rsid w:val="00706DB3"/>
    <w:rsid w:val="0071013A"/>
    <w:rsid w:val="0071308B"/>
    <w:rsid w:val="00716437"/>
    <w:rsid w:val="00716B39"/>
    <w:rsid w:val="007200AA"/>
    <w:rsid w:val="007201EA"/>
    <w:rsid w:val="00720587"/>
    <w:rsid w:val="00721879"/>
    <w:rsid w:val="00721E16"/>
    <w:rsid w:val="00722E93"/>
    <w:rsid w:val="00723058"/>
    <w:rsid w:val="00727C00"/>
    <w:rsid w:val="00733065"/>
    <w:rsid w:val="007349AD"/>
    <w:rsid w:val="007354CC"/>
    <w:rsid w:val="0073689B"/>
    <w:rsid w:val="00737736"/>
    <w:rsid w:val="00740FA2"/>
    <w:rsid w:val="00741E38"/>
    <w:rsid w:val="007422FF"/>
    <w:rsid w:val="0074232B"/>
    <w:rsid w:val="0074234F"/>
    <w:rsid w:val="00742EDF"/>
    <w:rsid w:val="0074448F"/>
    <w:rsid w:val="0074556B"/>
    <w:rsid w:val="0074575C"/>
    <w:rsid w:val="007457F1"/>
    <w:rsid w:val="00746F41"/>
    <w:rsid w:val="007514E9"/>
    <w:rsid w:val="00752BFF"/>
    <w:rsid w:val="0075465F"/>
    <w:rsid w:val="007546C3"/>
    <w:rsid w:val="007551AB"/>
    <w:rsid w:val="00755AE9"/>
    <w:rsid w:val="00757C7C"/>
    <w:rsid w:val="00761220"/>
    <w:rsid w:val="007616EE"/>
    <w:rsid w:val="00761D42"/>
    <w:rsid w:val="007655BF"/>
    <w:rsid w:val="00774EA9"/>
    <w:rsid w:val="00775BB8"/>
    <w:rsid w:val="00776BD7"/>
    <w:rsid w:val="00776E4A"/>
    <w:rsid w:val="007779B4"/>
    <w:rsid w:val="007811A2"/>
    <w:rsid w:val="00781A96"/>
    <w:rsid w:val="00782382"/>
    <w:rsid w:val="00782BF9"/>
    <w:rsid w:val="00782D63"/>
    <w:rsid w:val="00783019"/>
    <w:rsid w:val="00783279"/>
    <w:rsid w:val="00784C2F"/>
    <w:rsid w:val="00786B5C"/>
    <w:rsid w:val="007876E9"/>
    <w:rsid w:val="007877F3"/>
    <w:rsid w:val="00787B09"/>
    <w:rsid w:val="00787C45"/>
    <w:rsid w:val="00787EE4"/>
    <w:rsid w:val="007974C6"/>
    <w:rsid w:val="007A063B"/>
    <w:rsid w:val="007A1A7E"/>
    <w:rsid w:val="007A24E7"/>
    <w:rsid w:val="007A4E3B"/>
    <w:rsid w:val="007A639E"/>
    <w:rsid w:val="007A6DEF"/>
    <w:rsid w:val="007B1F45"/>
    <w:rsid w:val="007B2C93"/>
    <w:rsid w:val="007B4D64"/>
    <w:rsid w:val="007B508F"/>
    <w:rsid w:val="007B704E"/>
    <w:rsid w:val="007B7A93"/>
    <w:rsid w:val="007C2A52"/>
    <w:rsid w:val="007C2C87"/>
    <w:rsid w:val="007D0773"/>
    <w:rsid w:val="007D118B"/>
    <w:rsid w:val="007D14C1"/>
    <w:rsid w:val="007D499E"/>
    <w:rsid w:val="007E27CF"/>
    <w:rsid w:val="007E410B"/>
    <w:rsid w:val="007E47F5"/>
    <w:rsid w:val="007E67B7"/>
    <w:rsid w:val="007F187C"/>
    <w:rsid w:val="007F18A3"/>
    <w:rsid w:val="007F35CA"/>
    <w:rsid w:val="007F6912"/>
    <w:rsid w:val="007F78A0"/>
    <w:rsid w:val="007F7C7D"/>
    <w:rsid w:val="00801C55"/>
    <w:rsid w:val="00803953"/>
    <w:rsid w:val="00803E7C"/>
    <w:rsid w:val="008066A7"/>
    <w:rsid w:val="00806CAD"/>
    <w:rsid w:val="00807F79"/>
    <w:rsid w:val="00811625"/>
    <w:rsid w:val="00811A66"/>
    <w:rsid w:val="00812E78"/>
    <w:rsid w:val="008152C1"/>
    <w:rsid w:val="00817229"/>
    <w:rsid w:val="00821834"/>
    <w:rsid w:val="00822616"/>
    <w:rsid w:val="00826688"/>
    <w:rsid w:val="0083014E"/>
    <w:rsid w:val="008325A0"/>
    <w:rsid w:val="00835D1C"/>
    <w:rsid w:val="00836F5C"/>
    <w:rsid w:val="008401FE"/>
    <w:rsid w:val="00841928"/>
    <w:rsid w:val="00844C51"/>
    <w:rsid w:val="00846DBA"/>
    <w:rsid w:val="008470B6"/>
    <w:rsid w:val="00847EB7"/>
    <w:rsid w:val="0085023F"/>
    <w:rsid w:val="00851F21"/>
    <w:rsid w:val="00852CAC"/>
    <w:rsid w:val="0086230B"/>
    <w:rsid w:val="00863D57"/>
    <w:rsid w:val="008656DC"/>
    <w:rsid w:val="00865E28"/>
    <w:rsid w:val="0086661B"/>
    <w:rsid w:val="00867110"/>
    <w:rsid w:val="00867331"/>
    <w:rsid w:val="008673AC"/>
    <w:rsid w:val="00867990"/>
    <w:rsid w:val="00870EB2"/>
    <w:rsid w:val="00872A8A"/>
    <w:rsid w:val="008734E6"/>
    <w:rsid w:val="00873508"/>
    <w:rsid w:val="00873B81"/>
    <w:rsid w:val="00874EE2"/>
    <w:rsid w:val="00876A64"/>
    <w:rsid w:val="00876E5C"/>
    <w:rsid w:val="00881177"/>
    <w:rsid w:val="00884CF8"/>
    <w:rsid w:val="00885D00"/>
    <w:rsid w:val="00885F37"/>
    <w:rsid w:val="00886A63"/>
    <w:rsid w:val="00886DB3"/>
    <w:rsid w:val="008904C7"/>
    <w:rsid w:val="008917AD"/>
    <w:rsid w:val="0089211D"/>
    <w:rsid w:val="008947C3"/>
    <w:rsid w:val="00895745"/>
    <w:rsid w:val="008976C1"/>
    <w:rsid w:val="008A2EDC"/>
    <w:rsid w:val="008A2F2E"/>
    <w:rsid w:val="008A31A1"/>
    <w:rsid w:val="008A6DA5"/>
    <w:rsid w:val="008A72D3"/>
    <w:rsid w:val="008B2341"/>
    <w:rsid w:val="008B7CED"/>
    <w:rsid w:val="008B7E1A"/>
    <w:rsid w:val="008C085D"/>
    <w:rsid w:val="008C3682"/>
    <w:rsid w:val="008C545E"/>
    <w:rsid w:val="008D004F"/>
    <w:rsid w:val="008D0E09"/>
    <w:rsid w:val="008D0E6C"/>
    <w:rsid w:val="008D27B9"/>
    <w:rsid w:val="008D4010"/>
    <w:rsid w:val="008D4BDB"/>
    <w:rsid w:val="008D6747"/>
    <w:rsid w:val="008E1024"/>
    <w:rsid w:val="008E2186"/>
    <w:rsid w:val="008E3A12"/>
    <w:rsid w:val="008E53DA"/>
    <w:rsid w:val="008F0915"/>
    <w:rsid w:val="008F0F53"/>
    <w:rsid w:val="008F1EF1"/>
    <w:rsid w:val="008F53BF"/>
    <w:rsid w:val="009004FE"/>
    <w:rsid w:val="00900AF9"/>
    <w:rsid w:val="00900B6C"/>
    <w:rsid w:val="009014E0"/>
    <w:rsid w:val="00901D05"/>
    <w:rsid w:val="00901F5A"/>
    <w:rsid w:val="00902DE1"/>
    <w:rsid w:val="00910CD2"/>
    <w:rsid w:val="00913A56"/>
    <w:rsid w:val="00915C29"/>
    <w:rsid w:val="009172CE"/>
    <w:rsid w:val="009176F7"/>
    <w:rsid w:val="0091791C"/>
    <w:rsid w:val="009202AF"/>
    <w:rsid w:val="0092152A"/>
    <w:rsid w:val="00922F28"/>
    <w:rsid w:val="00923484"/>
    <w:rsid w:val="009241DE"/>
    <w:rsid w:val="00924D8F"/>
    <w:rsid w:val="009253CF"/>
    <w:rsid w:val="00932AA2"/>
    <w:rsid w:val="00935067"/>
    <w:rsid w:val="00936410"/>
    <w:rsid w:val="00940DF4"/>
    <w:rsid w:val="0094191F"/>
    <w:rsid w:val="00941CD3"/>
    <w:rsid w:val="009425D6"/>
    <w:rsid w:val="00946944"/>
    <w:rsid w:val="00947C4C"/>
    <w:rsid w:val="009526B9"/>
    <w:rsid w:val="00952D35"/>
    <w:rsid w:val="00953184"/>
    <w:rsid w:val="00953D67"/>
    <w:rsid w:val="009555FF"/>
    <w:rsid w:val="00956F35"/>
    <w:rsid w:val="0095792D"/>
    <w:rsid w:val="00962EB0"/>
    <w:rsid w:val="0096528D"/>
    <w:rsid w:val="009654B7"/>
    <w:rsid w:val="00965D6F"/>
    <w:rsid w:val="009660E3"/>
    <w:rsid w:val="00967AFD"/>
    <w:rsid w:val="00967B73"/>
    <w:rsid w:val="00973269"/>
    <w:rsid w:val="00974D33"/>
    <w:rsid w:val="00975521"/>
    <w:rsid w:val="00975C88"/>
    <w:rsid w:val="009762D9"/>
    <w:rsid w:val="00981D1F"/>
    <w:rsid w:val="00982358"/>
    <w:rsid w:val="00983129"/>
    <w:rsid w:val="00986DA8"/>
    <w:rsid w:val="00987791"/>
    <w:rsid w:val="009904BD"/>
    <w:rsid w:val="009906A8"/>
    <w:rsid w:val="00990B6A"/>
    <w:rsid w:val="009910BF"/>
    <w:rsid w:val="00991ABF"/>
    <w:rsid w:val="00991E9B"/>
    <w:rsid w:val="0099255A"/>
    <w:rsid w:val="009939F7"/>
    <w:rsid w:val="00993A93"/>
    <w:rsid w:val="00995EAE"/>
    <w:rsid w:val="0099643D"/>
    <w:rsid w:val="00997A7C"/>
    <w:rsid w:val="009A096D"/>
    <w:rsid w:val="009A531E"/>
    <w:rsid w:val="009A73F2"/>
    <w:rsid w:val="009B116D"/>
    <w:rsid w:val="009B1C0E"/>
    <w:rsid w:val="009B5A70"/>
    <w:rsid w:val="009B6806"/>
    <w:rsid w:val="009B6E2B"/>
    <w:rsid w:val="009C0080"/>
    <w:rsid w:val="009C0599"/>
    <w:rsid w:val="009C2603"/>
    <w:rsid w:val="009C2A91"/>
    <w:rsid w:val="009C3351"/>
    <w:rsid w:val="009C41EF"/>
    <w:rsid w:val="009C5198"/>
    <w:rsid w:val="009C7B96"/>
    <w:rsid w:val="009C7C8F"/>
    <w:rsid w:val="009D1159"/>
    <w:rsid w:val="009D14D6"/>
    <w:rsid w:val="009D2458"/>
    <w:rsid w:val="009D2684"/>
    <w:rsid w:val="009D2773"/>
    <w:rsid w:val="009D3A9E"/>
    <w:rsid w:val="009D4DA5"/>
    <w:rsid w:val="009E031B"/>
    <w:rsid w:val="009E3009"/>
    <w:rsid w:val="009E50AE"/>
    <w:rsid w:val="009E77E2"/>
    <w:rsid w:val="009F0F79"/>
    <w:rsid w:val="009F1B3D"/>
    <w:rsid w:val="009F4523"/>
    <w:rsid w:val="009F48C7"/>
    <w:rsid w:val="009F5C19"/>
    <w:rsid w:val="00A00B24"/>
    <w:rsid w:val="00A03D6F"/>
    <w:rsid w:val="00A06A16"/>
    <w:rsid w:val="00A10E73"/>
    <w:rsid w:val="00A1473A"/>
    <w:rsid w:val="00A211C5"/>
    <w:rsid w:val="00A232B7"/>
    <w:rsid w:val="00A23C39"/>
    <w:rsid w:val="00A23F45"/>
    <w:rsid w:val="00A23FBE"/>
    <w:rsid w:val="00A2526B"/>
    <w:rsid w:val="00A268E1"/>
    <w:rsid w:val="00A27335"/>
    <w:rsid w:val="00A31CC5"/>
    <w:rsid w:val="00A3326F"/>
    <w:rsid w:val="00A3394E"/>
    <w:rsid w:val="00A347C8"/>
    <w:rsid w:val="00A34BCE"/>
    <w:rsid w:val="00A356C8"/>
    <w:rsid w:val="00A40339"/>
    <w:rsid w:val="00A408E0"/>
    <w:rsid w:val="00A40F36"/>
    <w:rsid w:val="00A414C0"/>
    <w:rsid w:val="00A4273C"/>
    <w:rsid w:val="00A43D3D"/>
    <w:rsid w:val="00A45A3A"/>
    <w:rsid w:val="00A47B53"/>
    <w:rsid w:val="00A47F41"/>
    <w:rsid w:val="00A52F78"/>
    <w:rsid w:val="00A54100"/>
    <w:rsid w:val="00A542A5"/>
    <w:rsid w:val="00A5467A"/>
    <w:rsid w:val="00A55DEC"/>
    <w:rsid w:val="00A5694D"/>
    <w:rsid w:val="00A62084"/>
    <w:rsid w:val="00A621C2"/>
    <w:rsid w:val="00A70205"/>
    <w:rsid w:val="00A711CC"/>
    <w:rsid w:val="00A721CA"/>
    <w:rsid w:val="00A73C7B"/>
    <w:rsid w:val="00A74DE5"/>
    <w:rsid w:val="00A7572C"/>
    <w:rsid w:val="00A76460"/>
    <w:rsid w:val="00A7693B"/>
    <w:rsid w:val="00A772DA"/>
    <w:rsid w:val="00A8106F"/>
    <w:rsid w:val="00A8381D"/>
    <w:rsid w:val="00A858EE"/>
    <w:rsid w:val="00A8766B"/>
    <w:rsid w:val="00A90635"/>
    <w:rsid w:val="00A90878"/>
    <w:rsid w:val="00A91B0C"/>
    <w:rsid w:val="00A944D1"/>
    <w:rsid w:val="00A94A6F"/>
    <w:rsid w:val="00A95A97"/>
    <w:rsid w:val="00A9778A"/>
    <w:rsid w:val="00AA02E4"/>
    <w:rsid w:val="00AA1088"/>
    <w:rsid w:val="00AA131E"/>
    <w:rsid w:val="00AA681E"/>
    <w:rsid w:val="00AA6A1F"/>
    <w:rsid w:val="00AB0860"/>
    <w:rsid w:val="00AB1010"/>
    <w:rsid w:val="00AB13A2"/>
    <w:rsid w:val="00AB1802"/>
    <w:rsid w:val="00AB1822"/>
    <w:rsid w:val="00AB1FD8"/>
    <w:rsid w:val="00AB2F83"/>
    <w:rsid w:val="00AB3541"/>
    <w:rsid w:val="00AB443C"/>
    <w:rsid w:val="00AB61C4"/>
    <w:rsid w:val="00AB6C11"/>
    <w:rsid w:val="00AC0AD5"/>
    <w:rsid w:val="00AC17B2"/>
    <w:rsid w:val="00AC2AE4"/>
    <w:rsid w:val="00AC3231"/>
    <w:rsid w:val="00AC3827"/>
    <w:rsid w:val="00AC3A7F"/>
    <w:rsid w:val="00AC3D3B"/>
    <w:rsid w:val="00AC4116"/>
    <w:rsid w:val="00AC5160"/>
    <w:rsid w:val="00AC660C"/>
    <w:rsid w:val="00AC6A1A"/>
    <w:rsid w:val="00AC7639"/>
    <w:rsid w:val="00AD1FC1"/>
    <w:rsid w:val="00AD2A36"/>
    <w:rsid w:val="00AD2B8F"/>
    <w:rsid w:val="00AD3064"/>
    <w:rsid w:val="00AD4AF3"/>
    <w:rsid w:val="00AD584C"/>
    <w:rsid w:val="00AD65A2"/>
    <w:rsid w:val="00AE0085"/>
    <w:rsid w:val="00AE2E95"/>
    <w:rsid w:val="00AE2F68"/>
    <w:rsid w:val="00AE38D9"/>
    <w:rsid w:val="00AE56B0"/>
    <w:rsid w:val="00AE70C6"/>
    <w:rsid w:val="00AF0BF8"/>
    <w:rsid w:val="00AF0DC5"/>
    <w:rsid w:val="00AF113B"/>
    <w:rsid w:val="00AF1DE0"/>
    <w:rsid w:val="00AF1F0C"/>
    <w:rsid w:val="00AF26B7"/>
    <w:rsid w:val="00AF2736"/>
    <w:rsid w:val="00AF495F"/>
    <w:rsid w:val="00AF4FB6"/>
    <w:rsid w:val="00AF7EB1"/>
    <w:rsid w:val="00B025A9"/>
    <w:rsid w:val="00B02A9D"/>
    <w:rsid w:val="00B02B41"/>
    <w:rsid w:val="00B04F68"/>
    <w:rsid w:val="00B0599D"/>
    <w:rsid w:val="00B109A8"/>
    <w:rsid w:val="00B11139"/>
    <w:rsid w:val="00B111A3"/>
    <w:rsid w:val="00B11E0A"/>
    <w:rsid w:val="00B11EEB"/>
    <w:rsid w:val="00B1388A"/>
    <w:rsid w:val="00B13BB2"/>
    <w:rsid w:val="00B13DB8"/>
    <w:rsid w:val="00B14D88"/>
    <w:rsid w:val="00B153FC"/>
    <w:rsid w:val="00B1699E"/>
    <w:rsid w:val="00B17504"/>
    <w:rsid w:val="00B22A49"/>
    <w:rsid w:val="00B22FD4"/>
    <w:rsid w:val="00B24687"/>
    <w:rsid w:val="00B25F4B"/>
    <w:rsid w:val="00B2642E"/>
    <w:rsid w:val="00B302CA"/>
    <w:rsid w:val="00B30620"/>
    <w:rsid w:val="00B309FA"/>
    <w:rsid w:val="00B31161"/>
    <w:rsid w:val="00B3377A"/>
    <w:rsid w:val="00B35293"/>
    <w:rsid w:val="00B36812"/>
    <w:rsid w:val="00B36B62"/>
    <w:rsid w:val="00B4409E"/>
    <w:rsid w:val="00B45D00"/>
    <w:rsid w:val="00B4689E"/>
    <w:rsid w:val="00B521BA"/>
    <w:rsid w:val="00B543B2"/>
    <w:rsid w:val="00B54BA8"/>
    <w:rsid w:val="00B55068"/>
    <w:rsid w:val="00B554A4"/>
    <w:rsid w:val="00B62079"/>
    <w:rsid w:val="00B630E9"/>
    <w:rsid w:val="00B6366E"/>
    <w:rsid w:val="00B674DF"/>
    <w:rsid w:val="00B6776E"/>
    <w:rsid w:val="00B7161D"/>
    <w:rsid w:val="00B71988"/>
    <w:rsid w:val="00B8173A"/>
    <w:rsid w:val="00B82536"/>
    <w:rsid w:val="00B832FA"/>
    <w:rsid w:val="00B84561"/>
    <w:rsid w:val="00B84920"/>
    <w:rsid w:val="00B87155"/>
    <w:rsid w:val="00B8741B"/>
    <w:rsid w:val="00B8794E"/>
    <w:rsid w:val="00B907DE"/>
    <w:rsid w:val="00B91221"/>
    <w:rsid w:val="00B92148"/>
    <w:rsid w:val="00B936B7"/>
    <w:rsid w:val="00B96557"/>
    <w:rsid w:val="00B96EBC"/>
    <w:rsid w:val="00BA0583"/>
    <w:rsid w:val="00BA48CD"/>
    <w:rsid w:val="00BA4F68"/>
    <w:rsid w:val="00BB050A"/>
    <w:rsid w:val="00BB27AA"/>
    <w:rsid w:val="00BB2BDA"/>
    <w:rsid w:val="00BB5E8D"/>
    <w:rsid w:val="00BB7390"/>
    <w:rsid w:val="00BB7DD5"/>
    <w:rsid w:val="00BC15D5"/>
    <w:rsid w:val="00BC50AB"/>
    <w:rsid w:val="00BC694F"/>
    <w:rsid w:val="00BC6C43"/>
    <w:rsid w:val="00BD0537"/>
    <w:rsid w:val="00BD08F2"/>
    <w:rsid w:val="00BD1088"/>
    <w:rsid w:val="00BD2390"/>
    <w:rsid w:val="00BD2C96"/>
    <w:rsid w:val="00BD2CB4"/>
    <w:rsid w:val="00BD4228"/>
    <w:rsid w:val="00BD44A4"/>
    <w:rsid w:val="00BD4E80"/>
    <w:rsid w:val="00BE1FDA"/>
    <w:rsid w:val="00BE37EA"/>
    <w:rsid w:val="00BE3D3A"/>
    <w:rsid w:val="00BE3D84"/>
    <w:rsid w:val="00BE40E3"/>
    <w:rsid w:val="00BE4905"/>
    <w:rsid w:val="00BE51E6"/>
    <w:rsid w:val="00BE5EA4"/>
    <w:rsid w:val="00BE61C7"/>
    <w:rsid w:val="00BE6BDE"/>
    <w:rsid w:val="00BE6F47"/>
    <w:rsid w:val="00BF159A"/>
    <w:rsid w:val="00BF1EAC"/>
    <w:rsid w:val="00BF2C77"/>
    <w:rsid w:val="00BF6612"/>
    <w:rsid w:val="00C0026B"/>
    <w:rsid w:val="00C009CB"/>
    <w:rsid w:val="00C00E49"/>
    <w:rsid w:val="00C016FD"/>
    <w:rsid w:val="00C02237"/>
    <w:rsid w:val="00C04E52"/>
    <w:rsid w:val="00C05F1A"/>
    <w:rsid w:val="00C10CCC"/>
    <w:rsid w:val="00C13E0F"/>
    <w:rsid w:val="00C1602F"/>
    <w:rsid w:val="00C16F54"/>
    <w:rsid w:val="00C17A95"/>
    <w:rsid w:val="00C233A8"/>
    <w:rsid w:val="00C3316B"/>
    <w:rsid w:val="00C344CA"/>
    <w:rsid w:val="00C34BA1"/>
    <w:rsid w:val="00C36943"/>
    <w:rsid w:val="00C4375D"/>
    <w:rsid w:val="00C458F7"/>
    <w:rsid w:val="00C46F31"/>
    <w:rsid w:val="00C50224"/>
    <w:rsid w:val="00C5206F"/>
    <w:rsid w:val="00C52B8D"/>
    <w:rsid w:val="00C54986"/>
    <w:rsid w:val="00C55533"/>
    <w:rsid w:val="00C57494"/>
    <w:rsid w:val="00C603D0"/>
    <w:rsid w:val="00C61785"/>
    <w:rsid w:val="00C629E5"/>
    <w:rsid w:val="00C62FA4"/>
    <w:rsid w:val="00C6457C"/>
    <w:rsid w:val="00C65513"/>
    <w:rsid w:val="00C655FB"/>
    <w:rsid w:val="00C65899"/>
    <w:rsid w:val="00C660D0"/>
    <w:rsid w:val="00C675D6"/>
    <w:rsid w:val="00C677FA"/>
    <w:rsid w:val="00C70030"/>
    <w:rsid w:val="00C73C35"/>
    <w:rsid w:val="00C76C45"/>
    <w:rsid w:val="00C76D54"/>
    <w:rsid w:val="00C80A02"/>
    <w:rsid w:val="00C8268D"/>
    <w:rsid w:val="00C83179"/>
    <w:rsid w:val="00C83CDB"/>
    <w:rsid w:val="00C847C8"/>
    <w:rsid w:val="00C86D9E"/>
    <w:rsid w:val="00C87C78"/>
    <w:rsid w:val="00C87E76"/>
    <w:rsid w:val="00C90D57"/>
    <w:rsid w:val="00C91210"/>
    <w:rsid w:val="00C928CE"/>
    <w:rsid w:val="00C9535A"/>
    <w:rsid w:val="00C958C8"/>
    <w:rsid w:val="00C95913"/>
    <w:rsid w:val="00CA3A3D"/>
    <w:rsid w:val="00CA5EB5"/>
    <w:rsid w:val="00CA7238"/>
    <w:rsid w:val="00CA7BDD"/>
    <w:rsid w:val="00CB15DB"/>
    <w:rsid w:val="00CB18B6"/>
    <w:rsid w:val="00CB2FF3"/>
    <w:rsid w:val="00CB3044"/>
    <w:rsid w:val="00CB39B0"/>
    <w:rsid w:val="00CB4CB7"/>
    <w:rsid w:val="00CB4D62"/>
    <w:rsid w:val="00CB6339"/>
    <w:rsid w:val="00CB79C0"/>
    <w:rsid w:val="00CB7C62"/>
    <w:rsid w:val="00CC1262"/>
    <w:rsid w:val="00CC2643"/>
    <w:rsid w:val="00CC35A8"/>
    <w:rsid w:val="00CC3C1A"/>
    <w:rsid w:val="00CC4408"/>
    <w:rsid w:val="00CC4461"/>
    <w:rsid w:val="00CC621F"/>
    <w:rsid w:val="00CC6A54"/>
    <w:rsid w:val="00CC7E93"/>
    <w:rsid w:val="00CD038A"/>
    <w:rsid w:val="00CD03E8"/>
    <w:rsid w:val="00CD11BF"/>
    <w:rsid w:val="00CD1B24"/>
    <w:rsid w:val="00CD2B02"/>
    <w:rsid w:val="00CD2D9E"/>
    <w:rsid w:val="00CD505A"/>
    <w:rsid w:val="00CD5DE0"/>
    <w:rsid w:val="00CD5EAE"/>
    <w:rsid w:val="00CD6A47"/>
    <w:rsid w:val="00CD71D4"/>
    <w:rsid w:val="00CD770D"/>
    <w:rsid w:val="00CE1DA0"/>
    <w:rsid w:val="00CE2CBB"/>
    <w:rsid w:val="00CE3234"/>
    <w:rsid w:val="00CE32BC"/>
    <w:rsid w:val="00CE7C68"/>
    <w:rsid w:val="00D01ED4"/>
    <w:rsid w:val="00D02356"/>
    <w:rsid w:val="00D02747"/>
    <w:rsid w:val="00D032B1"/>
    <w:rsid w:val="00D041C2"/>
    <w:rsid w:val="00D04B8A"/>
    <w:rsid w:val="00D04DDB"/>
    <w:rsid w:val="00D07F49"/>
    <w:rsid w:val="00D14AAB"/>
    <w:rsid w:val="00D15775"/>
    <w:rsid w:val="00D15C95"/>
    <w:rsid w:val="00D1635D"/>
    <w:rsid w:val="00D1687C"/>
    <w:rsid w:val="00D20068"/>
    <w:rsid w:val="00D22EBE"/>
    <w:rsid w:val="00D233BC"/>
    <w:rsid w:val="00D25EB2"/>
    <w:rsid w:val="00D312D5"/>
    <w:rsid w:val="00D31788"/>
    <w:rsid w:val="00D32439"/>
    <w:rsid w:val="00D32A36"/>
    <w:rsid w:val="00D33C20"/>
    <w:rsid w:val="00D35885"/>
    <w:rsid w:val="00D4073D"/>
    <w:rsid w:val="00D414BF"/>
    <w:rsid w:val="00D4518E"/>
    <w:rsid w:val="00D4720B"/>
    <w:rsid w:val="00D50A92"/>
    <w:rsid w:val="00D551B5"/>
    <w:rsid w:val="00D56CB4"/>
    <w:rsid w:val="00D57752"/>
    <w:rsid w:val="00D603A9"/>
    <w:rsid w:val="00D60FE3"/>
    <w:rsid w:val="00D61A22"/>
    <w:rsid w:val="00D63742"/>
    <w:rsid w:val="00D651F8"/>
    <w:rsid w:val="00D65917"/>
    <w:rsid w:val="00D66BE8"/>
    <w:rsid w:val="00D67163"/>
    <w:rsid w:val="00D6716D"/>
    <w:rsid w:val="00D72F02"/>
    <w:rsid w:val="00D74433"/>
    <w:rsid w:val="00D7568A"/>
    <w:rsid w:val="00D779FE"/>
    <w:rsid w:val="00D80E13"/>
    <w:rsid w:val="00D81161"/>
    <w:rsid w:val="00D81D06"/>
    <w:rsid w:val="00D823BA"/>
    <w:rsid w:val="00D83FBA"/>
    <w:rsid w:val="00D850D3"/>
    <w:rsid w:val="00D869DB"/>
    <w:rsid w:val="00D869EC"/>
    <w:rsid w:val="00D90456"/>
    <w:rsid w:val="00D9047A"/>
    <w:rsid w:val="00D926D5"/>
    <w:rsid w:val="00D93060"/>
    <w:rsid w:val="00D96682"/>
    <w:rsid w:val="00DA10AC"/>
    <w:rsid w:val="00DA26D2"/>
    <w:rsid w:val="00DA34DA"/>
    <w:rsid w:val="00DA3E30"/>
    <w:rsid w:val="00DA501E"/>
    <w:rsid w:val="00DA763C"/>
    <w:rsid w:val="00DB7B22"/>
    <w:rsid w:val="00DC1029"/>
    <w:rsid w:val="00DC21CC"/>
    <w:rsid w:val="00DC39C0"/>
    <w:rsid w:val="00DC3B5B"/>
    <w:rsid w:val="00DC446F"/>
    <w:rsid w:val="00DC58E2"/>
    <w:rsid w:val="00DC65A1"/>
    <w:rsid w:val="00DD18A5"/>
    <w:rsid w:val="00DD2600"/>
    <w:rsid w:val="00DD2CAD"/>
    <w:rsid w:val="00DD2F3E"/>
    <w:rsid w:val="00DD42E4"/>
    <w:rsid w:val="00DD59EC"/>
    <w:rsid w:val="00DD5BA4"/>
    <w:rsid w:val="00DE0DB0"/>
    <w:rsid w:val="00DE2015"/>
    <w:rsid w:val="00DE6967"/>
    <w:rsid w:val="00DE6F98"/>
    <w:rsid w:val="00DE7D4D"/>
    <w:rsid w:val="00DF10E7"/>
    <w:rsid w:val="00DF2756"/>
    <w:rsid w:val="00DF27CF"/>
    <w:rsid w:val="00DF41D0"/>
    <w:rsid w:val="00DF467E"/>
    <w:rsid w:val="00E004C4"/>
    <w:rsid w:val="00E019E8"/>
    <w:rsid w:val="00E033D8"/>
    <w:rsid w:val="00E0340A"/>
    <w:rsid w:val="00E05417"/>
    <w:rsid w:val="00E061AA"/>
    <w:rsid w:val="00E06862"/>
    <w:rsid w:val="00E07851"/>
    <w:rsid w:val="00E101AE"/>
    <w:rsid w:val="00E10E73"/>
    <w:rsid w:val="00E11049"/>
    <w:rsid w:val="00E11DBF"/>
    <w:rsid w:val="00E11E71"/>
    <w:rsid w:val="00E14310"/>
    <w:rsid w:val="00E17DC6"/>
    <w:rsid w:val="00E20497"/>
    <w:rsid w:val="00E21471"/>
    <w:rsid w:val="00E220EA"/>
    <w:rsid w:val="00E244E9"/>
    <w:rsid w:val="00E27CC8"/>
    <w:rsid w:val="00E30836"/>
    <w:rsid w:val="00E32209"/>
    <w:rsid w:val="00E327CD"/>
    <w:rsid w:val="00E331F5"/>
    <w:rsid w:val="00E34955"/>
    <w:rsid w:val="00E36264"/>
    <w:rsid w:val="00E366DC"/>
    <w:rsid w:val="00E36C0E"/>
    <w:rsid w:val="00E401E1"/>
    <w:rsid w:val="00E402BE"/>
    <w:rsid w:val="00E41B57"/>
    <w:rsid w:val="00E41DF7"/>
    <w:rsid w:val="00E426E4"/>
    <w:rsid w:val="00E42B75"/>
    <w:rsid w:val="00E4322C"/>
    <w:rsid w:val="00E448D9"/>
    <w:rsid w:val="00E46023"/>
    <w:rsid w:val="00E46C71"/>
    <w:rsid w:val="00E50C79"/>
    <w:rsid w:val="00E54F0D"/>
    <w:rsid w:val="00E563A4"/>
    <w:rsid w:val="00E56693"/>
    <w:rsid w:val="00E5686D"/>
    <w:rsid w:val="00E5725B"/>
    <w:rsid w:val="00E57317"/>
    <w:rsid w:val="00E60DFC"/>
    <w:rsid w:val="00E62CA2"/>
    <w:rsid w:val="00E64188"/>
    <w:rsid w:val="00E66384"/>
    <w:rsid w:val="00E7041D"/>
    <w:rsid w:val="00E80D9C"/>
    <w:rsid w:val="00E822DE"/>
    <w:rsid w:val="00E83D26"/>
    <w:rsid w:val="00E84529"/>
    <w:rsid w:val="00E84930"/>
    <w:rsid w:val="00E84F42"/>
    <w:rsid w:val="00E861D3"/>
    <w:rsid w:val="00E874EC"/>
    <w:rsid w:val="00E915E1"/>
    <w:rsid w:val="00E946D3"/>
    <w:rsid w:val="00E94963"/>
    <w:rsid w:val="00E94CA1"/>
    <w:rsid w:val="00E95326"/>
    <w:rsid w:val="00E966F0"/>
    <w:rsid w:val="00E969C2"/>
    <w:rsid w:val="00E9701A"/>
    <w:rsid w:val="00E975EB"/>
    <w:rsid w:val="00EA0110"/>
    <w:rsid w:val="00EA0A05"/>
    <w:rsid w:val="00EA0E35"/>
    <w:rsid w:val="00EA385D"/>
    <w:rsid w:val="00EA4D4C"/>
    <w:rsid w:val="00EA68B5"/>
    <w:rsid w:val="00EA6CB3"/>
    <w:rsid w:val="00EA6D6F"/>
    <w:rsid w:val="00EB083C"/>
    <w:rsid w:val="00EB2089"/>
    <w:rsid w:val="00EB266D"/>
    <w:rsid w:val="00EB282D"/>
    <w:rsid w:val="00EB2D74"/>
    <w:rsid w:val="00EB40B7"/>
    <w:rsid w:val="00EB579C"/>
    <w:rsid w:val="00EB7719"/>
    <w:rsid w:val="00EC14CF"/>
    <w:rsid w:val="00EC2839"/>
    <w:rsid w:val="00EC4A5A"/>
    <w:rsid w:val="00EC51C6"/>
    <w:rsid w:val="00EC59B0"/>
    <w:rsid w:val="00EC5D67"/>
    <w:rsid w:val="00ED026A"/>
    <w:rsid w:val="00ED02E7"/>
    <w:rsid w:val="00ED1C22"/>
    <w:rsid w:val="00ED26E7"/>
    <w:rsid w:val="00ED32F7"/>
    <w:rsid w:val="00ED4CDD"/>
    <w:rsid w:val="00ED7FE3"/>
    <w:rsid w:val="00EE4B32"/>
    <w:rsid w:val="00EE5CD9"/>
    <w:rsid w:val="00EE5F58"/>
    <w:rsid w:val="00EE636D"/>
    <w:rsid w:val="00EF1C94"/>
    <w:rsid w:val="00EF27E0"/>
    <w:rsid w:val="00EF2D4F"/>
    <w:rsid w:val="00EF3C02"/>
    <w:rsid w:val="00EF4BD1"/>
    <w:rsid w:val="00EF7BEC"/>
    <w:rsid w:val="00F001C8"/>
    <w:rsid w:val="00F00DD4"/>
    <w:rsid w:val="00F02BC3"/>
    <w:rsid w:val="00F02D1C"/>
    <w:rsid w:val="00F04B8E"/>
    <w:rsid w:val="00F05052"/>
    <w:rsid w:val="00F05E65"/>
    <w:rsid w:val="00F14274"/>
    <w:rsid w:val="00F1492A"/>
    <w:rsid w:val="00F14E8D"/>
    <w:rsid w:val="00F15969"/>
    <w:rsid w:val="00F167CD"/>
    <w:rsid w:val="00F16C99"/>
    <w:rsid w:val="00F17039"/>
    <w:rsid w:val="00F1789B"/>
    <w:rsid w:val="00F17923"/>
    <w:rsid w:val="00F17AFE"/>
    <w:rsid w:val="00F24621"/>
    <w:rsid w:val="00F255AA"/>
    <w:rsid w:val="00F25892"/>
    <w:rsid w:val="00F26AFE"/>
    <w:rsid w:val="00F26EB7"/>
    <w:rsid w:val="00F27269"/>
    <w:rsid w:val="00F27D85"/>
    <w:rsid w:val="00F304B7"/>
    <w:rsid w:val="00F30FF8"/>
    <w:rsid w:val="00F34260"/>
    <w:rsid w:val="00F34C5D"/>
    <w:rsid w:val="00F354D7"/>
    <w:rsid w:val="00F36C08"/>
    <w:rsid w:val="00F40D18"/>
    <w:rsid w:val="00F40E54"/>
    <w:rsid w:val="00F41F4B"/>
    <w:rsid w:val="00F44790"/>
    <w:rsid w:val="00F45B59"/>
    <w:rsid w:val="00F46B43"/>
    <w:rsid w:val="00F4715E"/>
    <w:rsid w:val="00F47A5E"/>
    <w:rsid w:val="00F47E8E"/>
    <w:rsid w:val="00F47EA1"/>
    <w:rsid w:val="00F50ABF"/>
    <w:rsid w:val="00F50E37"/>
    <w:rsid w:val="00F511C9"/>
    <w:rsid w:val="00F512BC"/>
    <w:rsid w:val="00F53E52"/>
    <w:rsid w:val="00F56AD6"/>
    <w:rsid w:val="00F573EC"/>
    <w:rsid w:val="00F57500"/>
    <w:rsid w:val="00F60106"/>
    <w:rsid w:val="00F62718"/>
    <w:rsid w:val="00F62A0A"/>
    <w:rsid w:val="00F63B0D"/>
    <w:rsid w:val="00F643DE"/>
    <w:rsid w:val="00F6701F"/>
    <w:rsid w:val="00F7216B"/>
    <w:rsid w:val="00F751A7"/>
    <w:rsid w:val="00F770B7"/>
    <w:rsid w:val="00F8082E"/>
    <w:rsid w:val="00F845FD"/>
    <w:rsid w:val="00F878CA"/>
    <w:rsid w:val="00F87B97"/>
    <w:rsid w:val="00F90386"/>
    <w:rsid w:val="00F90F81"/>
    <w:rsid w:val="00F91F29"/>
    <w:rsid w:val="00F922E2"/>
    <w:rsid w:val="00F92685"/>
    <w:rsid w:val="00F938C8"/>
    <w:rsid w:val="00F94697"/>
    <w:rsid w:val="00F97995"/>
    <w:rsid w:val="00FA1485"/>
    <w:rsid w:val="00FA1A62"/>
    <w:rsid w:val="00FA25C3"/>
    <w:rsid w:val="00FA2D85"/>
    <w:rsid w:val="00FA3437"/>
    <w:rsid w:val="00FA5612"/>
    <w:rsid w:val="00FA7326"/>
    <w:rsid w:val="00FB18B0"/>
    <w:rsid w:val="00FB1F2A"/>
    <w:rsid w:val="00FB282A"/>
    <w:rsid w:val="00FB2DC1"/>
    <w:rsid w:val="00FB31B3"/>
    <w:rsid w:val="00FB5261"/>
    <w:rsid w:val="00FB6366"/>
    <w:rsid w:val="00FB68E1"/>
    <w:rsid w:val="00FB76C7"/>
    <w:rsid w:val="00FC24D9"/>
    <w:rsid w:val="00FC2B9D"/>
    <w:rsid w:val="00FC40F7"/>
    <w:rsid w:val="00FC4B83"/>
    <w:rsid w:val="00FC5940"/>
    <w:rsid w:val="00FC61A9"/>
    <w:rsid w:val="00FC692F"/>
    <w:rsid w:val="00FC6B22"/>
    <w:rsid w:val="00FC7791"/>
    <w:rsid w:val="00FD5160"/>
    <w:rsid w:val="00FD549D"/>
    <w:rsid w:val="00FD5814"/>
    <w:rsid w:val="00FD5925"/>
    <w:rsid w:val="00FD622D"/>
    <w:rsid w:val="00FD69DD"/>
    <w:rsid w:val="00FD7142"/>
    <w:rsid w:val="00FD7CB4"/>
    <w:rsid w:val="00FD7FA8"/>
    <w:rsid w:val="00FE0B91"/>
    <w:rsid w:val="00FE1BFC"/>
    <w:rsid w:val="00FE1DAF"/>
    <w:rsid w:val="00FE25AE"/>
    <w:rsid w:val="00FE33F7"/>
    <w:rsid w:val="00FE375B"/>
    <w:rsid w:val="00FE3983"/>
    <w:rsid w:val="00FF2439"/>
    <w:rsid w:val="00FF39C5"/>
    <w:rsid w:val="00FF3B7F"/>
    <w:rsid w:val="00FF3DE2"/>
    <w:rsid w:val="00FF41E9"/>
    <w:rsid w:val="00FF4304"/>
    <w:rsid w:val="00FF4938"/>
    <w:rsid w:val="00FF4EAB"/>
    <w:rsid w:val="00FF5792"/>
    <w:rsid w:val="00FF6B73"/>
    <w:rsid w:val="00FF743E"/>
    <w:rsid w:val="00FF752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de-AT" w:eastAsia="de-AT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annotation text" w:uiPriority="99"/>
    <w:lsdException w:name="caption" w:semiHidden="1" w:unhideWhenUsed="1" w:qFormat="1"/>
    <w:lsdException w:name="footnote reference" w:uiPriority="99"/>
    <w:lsdException w:name="annotation reference" w:uiPriority="99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364B49"/>
    <w:rPr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qFormat/>
    <w:rsid w:val="00E41DF7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qFormat/>
    <w:rsid w:val="00E41DF7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qFormat/>
    <w:rsid w:val="00E41DF7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berschrift4">
    <w:name w:val="heading 4"/>
    <w:basedOn w:val="Standard"/>
    <w:next w:val="Standard"/>
    <w:qFormat/>
    <w:rsid w:val="00E41DF7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berschrift5">
    <w:name w:val="heading 5"/>
    <w:basedOn w:val="Standard"/>
    <w:next w:val="Standard"/>
    <w:qFormat/>
    <w:rsid w:val="00E41DF7"/>
    <w:pPr>
      <w:keepNext/>
      <w:overflowPunct w:val="0"/>
      <w:autoSpaceDE w:val="0"/>
      <w:autoSpaceDN w:val="0"/>
      <w:adjustRightInd w:val="0"/>
      <w:textAlignment w:val="baseline"/>
      <w:outlineLvl w:val="4"/>
    </w:pPr>
    <w:rPr>
      <w:rFonts w:ascii="Arial Black" w:hAnsi="Arial Black"/>
      <w:szCs w:val="20"/>
    </w:rPr>
  </w:style>
  <w:style w:type="paragraph" w:styleId="berschrift6">
    <w:name w:val="heading 6"/>
    <w:basedOn w:val="Standard"/>
    <w:next w:val="Standard"/>
    <w:link w:val="berschrift6Zchn"/>
    <w:semiHidden/>
    <w:unhideWhenUsed/>
    <w:qFormat/>
    <w:rsid w:val="009D2684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berschrift7">
    <w:name w:val="heading 7"/>
    <w:basedOn w:val="Standard"/>
    <w:next w:val="Standard"/>
    <w:link w:val="berschrift7Zchn"/>
    <w:semiHidden/>
    <w:unhideWhenUsed/>
    <w:qFormat/>
    <w:rsid w:val="009D2684"/>
    <w:pPr>
      <w:spacing w:before="240" w:after="60"/>
      <w:outlineLvl w:val="6"/>
    </w:pPr>
    <w:rPr>
      <w:rFonts w:ascii="Calibri" w:hAnsi="Calibri"/>
    </w:rPr>
  </w:style>
  <w:style w:type="paragraph" w:styleId="berschrift8">
    <w:name w:val="heading 8"/>
    <w:basedOn w:val="Standard"/>
    <w:next w:val="Standard"/>
    <w:link w:val="berschrift8Zchn"/>
    <w:unhideWhenUsed/>
    <w:qFormat/>
    <w:rsid w:val="009D2684"/>
    <w:pPr>
      <w:spacing w:before="240" w:after="60"/>
      <w:outlineLvl w:val="7"/>
    </w:pPr>
    <w:rPr>
      <w:rFonts w:ascii="Calibri" w:hAnsi="Calibri"/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uiPriority w:val="99"/>
    <w:rsid w:val="00E41DF7"/>
    <w:rPr>
      <w:color w:val="0000FF"/>
      <w:u w:val="single"/>
    </w:rPr>
  </w:style>
  <w:style w:type="paragraph" w:styleId="StandardWeb">
    <w:name w:val="Normal (Web)"/>
    <w:basedOn w:val="Standard"/>
    <w:uiPriority w:val="99"/>
    <w:rsid w:val="00E41DF7"/>
    <w:pPr>
      <w:spacing w:before="100" w:beforeAutospacing="1" w:after="100" w:afterAutospacing="1"/>
    </w:pPr>
  </w:style>
  <w:style w:type="paragraph" w:styleId="Textkrper">
    <w:name w:val="Body Text"/>
    <w:basedOn w:val="Standard"/>
    <w:rsid w:val="00E41DF7"/>
    <w:pPr>
      <w:spacing w:line="300" w:lineRule="atLeast"/>
      <w:jc w:val="both"/>
    </w:pPr>
    <w:rPr>
      <w:rFonts w:ascii="Verdana" w:hAnsi="Verdana"/>
      <w:sz w:val="18"/>
    </w:rPr>
  </w:style>
  <w:style w:type="paragraph" w:styleId="Textkrper2">
    <w:name w:val="Body Text 2"/>
    <w:basedOn w:val="Standard"/>
    <w:rsid w:val="00E41DF7"/>
    <w:pPr>
      <w:spacing w:after="120" w:line="480" w:lineRule="auto"/>
    </w:pPr>
  </w:style>
  <w:style w:type="paragraph" w:styleId="Textkrper3">
    <w:name w:val="Body Text 3"/>
    <w:basedOn w:val="Standard"/>
    <w:rsid w:val="00E41DF7"/>
    <w:pPr>
      <w:spacing w:after="120"/>
    </w:pPr>
    <w:rPr>
      <w:sz w:val="16"/>
      <w:szCs w:val="16"/>
    </w:rPr>
  </w:style>
  <w:style w:type="paragraph" w:customStyle="1" w:styleId="StandardAria11pkt">
    <w:name w:val="Standard + Aria. 11pkt"/>
    <w:basedOn w:val="Textkrper2"/>
    <w:rsid w:val="00E41DF7"/>
    <w:pPr>
      <w:widowControl w:val="0"/>
      <w:spacing w:after="0" w:line="240" w:lineRule="auto"/>
    </w:pPr>
    <w:rPr>
      <w:rFonts w:ascii="Arial" w:hAnsi="Arial" w:cs="Arial"/>
      <w:b/>
      <w:bCs/>
      <w:sz w:val="22"/>
      <w:szCs w:val="22"/>
    </w:rPr>
  </w:style>
  <w:style w:type="paragraph" w:styleId="Funotentext">
    <w:name w:val="footnote text"/>
    <w:basedOn w:val="Standard"/>
    <w:link w:val="FunotentextZchn"/>
    <w:uiPriority w:val="99"/>
    <w:rsid w:val="00E41DF7"/>
    <w:rPr>
      <w:sz w:val="20"/>
      <w:szCs w:val="20"/>
    </w:rPr>
  </w:style>
  <w:style w:type="character" w:styleId="Funotenzeichen">
    <w:name w:val="footnote reference"/>
    <w:uiPriority w:val="99"/>
    <w:rsid w:val="00E41DF7"/>
    <w:rPr>
      <w:vertAlign w:val="superscript"/>
    </w:rPr>
  </w:style>
  <w:style w:type="character" w:customStyle="1" w:styleId="e-mailformatvorlage19">
    <w:name w:val="e-mailformatvorlage19"/>
    <w:semiHidden/>
    <w:rsid w:val="00E41DF7"/>
    <w:rPr>
      <w:rFonts w:ascii="Arial" w:hAnsi="Arial" w:cs="Arial" w:hint="default"/>
      <w:color w:val="000080"/>
      <w:sz w:val="20"/>
      <w:szCs w:val="20"/>
    </w:rPr>
  </w:style>
  <w:style w:type="paragraph" w:customStyle="1" w:styleId="RoutineLaser">
    <w:name w:val="RoutineLaser"/>
    <w:basedOn w:val="Standard"/>
    <w:rsid w:val="00E41DF7"/>
    <w:pPr>
      <w:autoSpaceDE w:val="0"/>
      <w:autoSpaceDN w:val="0"/>
    </w:pPr>
    <w:rPr>
      <w:rFonts w:ascii="Helvetica" w:hAnsi="Helvetica" w:cs="Helvetica"/>
    </w:rPr>
  </w:style>
  <w:style w:type="paragraph" w:styleId="Dokumentstruktur">
    <w:name w:val="Document Map"/>
    <w:basedOn w:val="Standard"/>
    <w:semiHidden/>
    <w:rsid w:val="00E41DF7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Textkrper-Zeileneinzug">
    <w:name w:val="Body Text Indent"/>
    <w:basedOn w:val="Standard"/>
    <w:rsid w:val="00E41DF7"/>
    <w:pPr>
      <w:spacing w:after="120"/>
      <w:ind w:left="283"/>
    </w:pPr>
  </w:style>
  <w:style w:type="character" w:customStyle="1" w:styleId="mw-headline">
    <w:name w:val="mw-headline"/>
    <w:basedOn w:val="Absatz-Standardschriftart"/>
    <w:rsid w:val="00E41DF7"/>
  </w:style>
  <w:style w:type="character" w:customStyle="1" w:styleId="editsection">
    <w:name w:val="editsection"/>
    <w:basedOn w:val="Absatz-Standardschriftart"/>
    <w:rsid w:val="00E41DF7"/>
  </w:style>
  <w:style w:type="paragraph" w:styleId="Aufzhlungszeichen">
    <w:name w:val="List Bullet"/>
    <w:basedOn w:val="Standard"/>
    <w:autoRedefine/>
    <w:rsid w:val="00D81D06"/>
    <w:pPr>
      <w:numPr>
        <w:numId w:val="2"/>
      </w:numPr>
    </w:pPr>
    <w:rPr>
      <w:rFonts w:ascii="Arial" w:hAnsi="Arial" w:cs="Arial"/>
      <w:b/>
      <w:sz w:val="21"/>
      <w:szCs w:val="21"/>
    </w:rPr>
  </w:style>
  <w:style w:type="paragraph" w:customStyle="1" w:styleId="jbTitre1-1">
    <w:name w:val="jb_Titre1-1"/>
    <w:rsid w:val="00E41DF7"/>
    <w:pPr>
      <w:numPr>
        <w:ilvl w:val="1"/>
        <w:numId w:val="4"/>
      </w:numPr>
      <w:spacing w:before="240" w:line="360" w:lineRule="auto"/>
      <w:jc w:val="both"/>
      <w:outlineLvl w:val="1"/>
    </w:pPr>
    <w:rPr>
      <w:rFonts w:ascii="Times" w:hAnsi="Times"/>
      <w:b/>
      <w:sz w:val="36"/>
      <w:szCs w:val="36"/>
      <w:lang w:val="en-US" w:eastAsia="fr-FR"/>
    </w:rPr>
  </w:style>
  <w:style w:type="paragraph" w:customStyle="1" w:styleId="jbTitre1-1-1">
    <w:name w:val="jb_Titre1-1-1"/>
    <w:next w:val="jbTexte"/>
    <w:rsid w:val="00E41DF7"/>
    <w:pPr>
      <w:numPr>
        <w:ilvl w:val="2"/>
        <w:numId w:val="4"/>
      </w:numPr>
      <w:spacing w:before="240" w:line="360" w:lineRule="auto"/>
      <w:jc w:val="both"/>
      <w:outlineLvl w:val="2"/>
    </w:pPr>
    <w:rPr>
      <w:rFonts w:ascii="Times" w:hAnsi="Times"/>
      <w:b/>
      <w:sz w:val="32"/>
      <w:szCs w:val="32"/>
      <w:lang w:val="en-US" w:eastAsia="fr-FR"/>
    </w:rPr>
  </w:style>
  <w:style w:type="paragraph" w:customStyle="1" w:styleId="jbTexte">
    <w:name w:val="jb_Texte"/>
    <w:rsid w:val="00E41DF7"/>
    <w:pPr>
      <w:spacing w:before="120"/>
      <w:ind w:firstLine="709"/>
      <w:jc w:val="both"/>
    </w:pPr>
    <w:rPr>
      <w:rFonts w:ascii="Times" w:hAnsi="Times"/>
      <w:sz w:val="24"/>
      <w:szCs w:val="24"/>
      <w:lang w:val="en-US" w:eastAsia="fr-FR"/>
    </w:rPr>
  </w:style>
  <w:style w:type="paragraph" w:customStyle="1" w:styleId="jbTitre1-1-1-1">
    <w:name w:val="jb_Titre1-1-1-1"/>
    <w:basedOn w:val="Textkrper-Zeileneinzug"/>
    <w:rsid w:val="00E41DF7"/>
    <w:pPr>
      <w:numPr>
        <w:ilvl w:val="3"/>
        <w:numId w:val="4"/>
      </w:numPr>
      <w:tabs>
        <w:tab w:val="left" w:pos="360"/>
        <w:tab w:val="left" w:pos="567"/>
        <w:tab w:val="left" w:pos="851"/>
      </w:tabs>
      <w:autoSpaceDE w:val="0"/>
      <w:autoSpaceDN w:val="0"/>
      <w:spacing w:before="120" w:after="0" w:line="360" w:lineRule="auto"/>
      <w:jc w:val="both"/>
      <w:outlineLvl w:val="3"/>
    </w:pPr>
    <w:rPr>
      <w:rFonts w:ascii="Times" w:hAnsi="Times"/>
      <w:b/>
      <w:sz w:val="28"/>
      <w:szCs w:val="28"/>
      <w:lang w:val="en-US" w:eastAsia="fr-FR"/>
    </w:rPr>
  </w:style>
  <w:style w:type="paragraph" w:customStyle="1" w:styleId="jbTitre1-1-1-1-1-1">
    <w:name w:val="jb_Titre1-1-1-1-1-1"/>
    <w:basedOn w:val="jbTexte"/>
    <w:next w:val="jbTexte"/>
    <w:rsid w:val="00E41DF7"/>
    <w:pPr>
      <w:numPr>
        <w:ilvl w:val="5"/>
        <w:numId w:val="4"/>
      </w:numPr>
      <w:spacing w:line="360" w:lineRule="auto"/>
      <w:outlineLvl w:val="5"/>
    </w:pPr>
  </w:style>
  <w:style w:type="paragraph" w:customStyle="1" w:styleId="jbTitre1-1-1-1-1">
    <w:name w:val="jb_Titre1-1-1-1-1"/>
    <w:basedOn w:val="jbTitre1-1-1-1"/>
    <w:rsid w:val="00E41DF7"/>
    <w:pPr>
      <w:numPr>
        <w:ilvl w:val="4"/>
        <w:numId w:val="3"/>
      </w:numPr>
      <w:outlineLvl w:val="4"/>
    </w:pPr>
  </w:style>
  <w:style w:type="paragraph" w:styleId="Kopfzeile">
    <w:name w:val="header"/>
    <w:basedOn w:val="Standard"/>
    <w:rsid w:val="00E41DF7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link w:val="FuzeileZchn"/>
    <w:rsid w:val="00E41DF7"/>
    <w:pPr>
      <w:tabs>
        <w:tab w:val="center" w:pos="4536"/>
        <w:tab w:val="right" w:pos="9072"/>
      </w:tabs>
    </w:pPr>
  </w:style>
  <w:style w:type="paragraph" w:customStyle="1" w:styleId="Listenabsatz1">
    <w:name w:val="Listenabsatz1"/>
    <w:basedOn w:val="Standard"/>
    <w:qFormat/>
    <w:rsid w:val="00E41DF7"/>
    <w:pPr>
      <w:ind w:left="720"/>
    </w:pPr>
    <w:rPr>
      <w:rFonts w:ascii="Times" w:eastAsia="Times" w:hAnsi="Times"/>
      <w:szCs w:val="20"/>
      <w:lang w:val="fr-FR" w:eastAsia="fr-FR"/>
    </w:rPr>
  </w:style>
  <w:style w:type="paragraph" w:customStyle="1" w:styleId="Standaard11">
    <w:name w:val="Standaard 11"/>
    <w:basedOn w:val="Standard"/>
    <w:rsid w:val="00E41DF7"/>
    <w:pPr>
      <w:autoSpaceDE w:val="0"/>
      <w:autoSpaceDN w:val="0"/>
    </w:pPr>
    <w:rPr>
      <w:rFonts w:ascii="Times" w:hAnsi="Times"/>
      <w:sz w:val="22"/>
      <w:szCs w:val="22"/>
      <w:lang w:val="en-GB" w:eastAsia="fr-FR"/>
    </w:rPr>
  </w:style>
  <w:style w:type="paragraph" w:customStyle="1" w:styleId="jbTableau">
    <w:name w:val="jb_Tableau"/>
    <w:rsid w:val="00E41DF7"/>
    <w:pPr>
      <w:numPr>
        <w:numId w:val="1"/>
      </w:numPr>
      <w:tabs>
        <w:tab w:val="left" w:pos="284"/>
        <w:tab w:val="left" w:pos="851"/>
        <w:tab w:val="left" w:pos="8931"/>
      </w:tabs>
      <w:spacing w:line="360" w:lineRule="auto"/>
      <w:jc w:val="both"/>
    </w:pPr>
    <w:rPr>
      <w:rFonts w:ascii="Arial" w:hAnsi="Arial"/>
      <w:b/>
      <w:sz w:val="24"/>
      <w:szCs w:val="24"/>
      <w:lang w:val="en-US" w:eastAsia="fr-FR"/>
    </w:rPr>
  </w:style>
  <w:style w:type="character" w:styleId="Seitenzahl">
    <w:name w:val="page number"/>
    <w:basedOn w:val="Absatz-Standardschriftart"/>
    <w:rsid w:val="00E41DF7"/>
  </w:style>
  <w:style w:type="character" w:styleId="BesuchterHyperlink">
    <w:name w:val="FollowedHyperlink"/>
    <w:rsid w:val="00F46B43"/>
    <w:rPr>
      <w:color w:val="800080"/>
      <w:u w:val="single"/>
    </w:rPr>
  </w:style>
  <w:style w:type="character" w:styleId="Fett">
    <w:name w:val="Strong"/>
    <w:qFormat/>
    <w:rsid w:val="00AC2AE4"/>
    <w:rPr>
      <w:b/>
      <w:bCs/>
    </w:rPr>
  </w:style>
  <w:style w:type="character" w:customStyle="1" w:styleId="apple-style-span">
    <w:name w:val="apple-style-span"/>
    <w:basedOn w:val="Absatz-Standardschriftart"/>
    <w:rsid w:val="00AA6A1F"/>
  </w:style>
  <w:style w:type="paragraph" w:styleId="NurText">
    <w:name w:val="Plain Text"/>
    <w:basedOn w:val="Standard"/>
    <w:rsid w:val="000654DB"/>
    <w:rPr>
      <w:rFonts w:ascii="Courier New" w:hAnsi="Courier New" w:cs="Courier New"/>
      <w:sz w:val="20"/>
      <w:szCs w:val="20"/>
      <w:lang w:val="de-AT" w:eastAsia="de-AT"/>
    </w:rPr>
  </w:style>
  <w:style w:type="paragraph" w:styleId="Sprechblasentext">
    <w:name w:val="Balloon Text"/>
    <w:basedOn w:val="Standard"/>
    <w:semiHidden/>
    <w:rsid w:val="003B6659"/>
    <w:rPr>
      <w:rFonts w:ascii="Tahoma" w:hAnsi="Tahoma" w:cs="Tahoma"/>
      <w:sz w:val="16"/>
      <w:szCs w:val="16"/>
    </w:rPr>
  </w:style>
  <w:style w:type="character" w:customStyle="1" w:styleId="e-mailformatvorlage47">
    <w:name w:val="e-mailformatvorlage47"/>
    <w:semiHidden/>
    <w:rsid w:val="00E448D9"/>
    <w:rPr>
      <w:rFonts w:ascii="Arial" w:hAnsi="Arial" w:cs="Arial" w:hint="default"/>
      <w:color w:val="000080"/>
      <w:sz w:val="20"/>
      <w:szCs w:val="20"/>
    </w:rPr>
  </w:style>
  <w:style w:type="character" w:customStyle="1" w:styleId="apple-converted-space">
    <w:name w:val="apple-converted-space"/>
    <w:basedOn w:val="Absatz-Standardschriftart"/>
    <w:rsid w:val="00BD2CB4"/>
  </w:style>
  <w:style w:type="character" w:customStyle="1" w:styleId="berschrift1Zchn">
    <w:name w:val="Überschrift 1 Zchn"/>
    <w:link w:val="berschrift1"/>
    <w:rsid w:val="009C0080"/>
    <w:rPr>
      <w:rFonts w:ascii="Arial" w:hAnsi="Arial" w:cs="Arial"/>
      <w:b/>
      <w:bCs/>
      <w:kern w:val="32"/>
      <w:sz w:val="32"/>
      <w:szCs w:val="32"/>
      <w:lang w:val="de-DE" w:eastAsia="de-DE"/>
    </w:rPr>
  </w:style>
  <w:style w:type="character" w:customStyle="1" w:styleId="FunotentextZchn">
    <w:name w:val="Fußnotentext Zchn"/>
    <w:link w:val="Funotentext"/>
    <w:uiPriority w:val="99"/>
    <w:rsid w:val="009C0080"/>
    <w:rPr>
      <w:lang w:val="de-DE" w:eastAsia="de-DE"/>
    </w:rPr>
  </w:style>
  <w:style w:type="paragraph" w:styleId="Listenabsatz">
    <w:name w:val="List Paragraph"/>
    <w:basedOn w:val="Standard"/>
    <w:uiPriority w:val="34"/>
    <w:qFormat/>
    <w:rsid w:val="00C91210"/>
    <w:pPr>
      <w:ind w:left="720"/>
      <w:contextualSpacing/>
    </w:pPr>
    <w:rPr>
      <w:rFonts w:ascii="Century Schoolbook" w:hAnsi="Century Schoolbook"/>
      <w:szCs w:val="20"/>
    </w:rPr>
  </w:style>
  <w:style w:type="paragraph" w:customStyle="1" w:styleId="bold">
    <w:name w:val="bold"/>
    <w:basedOn w:val="Standard"/>
    <w:rsid w:val="006F6CAB"/>
    <w:pPr>
      <w:spacing w:before="100" w:beforeAutospacing="1" w:after="100" w:afterAutospacing="1"/>
    </w:pPr>
    <w:rPr>
      <w:lang w:val="de-AT" w:eastAsia="de-AT"/>
    </w:rPr>
  </w:style>
  <w:style w:type="character" w:styleId="Kommentarzeichen">
    <w:name w:val="annotation reference"/>
    <w:uiPriority w:val="99"/>
    <w:rsid w:val="00CC7E9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rsid w:val="00CC7E93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rsid w:val="00CC7E93"/>
    <w:rPr>
      <w:lang w:val="de-DE" w:eastAsia="de-DE"/>
    </w:rPr>
  </w:style>
  <w:style w:type="paragraph" w:styleId="Kommentarthema">
    <w:name w:val="annotation subject"/>
    <w:basedOn w:val="Kommentartext"/>
    <w:next w:val="Kommentartext"/>
    <w:link w:val="KommentarthemaZchn"/>
    <w:rsid w:val="00CC7E93"/>
    <w:rPr>
      <w:b/>
      <w:bCs/>
    </w:rPr>
  </w:style>
  <w:style w:type="character" w:customStyle="1" w:styleId="KommentarthemaZchn">
    <w:name w:val="Kommentarthema Zchn"/>
    <w:link w:val="Kommentarthema"/>
    <w:rsid w:val="00CC7E93"/>
    <w:rPr>
      <w:b/>
      <w:bCs/>
      <w:lang w:val="de-DE" w:eastAsia="de-DE"/>
    </w:rPr>
  </w:style>
  <w:style w:type="paragraph" w:styleId="berarbeitung">
    <w:name w:val="Revision"/>
    <w:hidden/>
    <w:uiPriority w:val="99"/>
    <w:semiHidden/>
    <w:rsid w:val="00CC7E93"/>
    <w:rPr>
      <w:sz w:val="24"/>
      <w:szCs w:val="24"/>
      <w:lang w:val="de-DE" w:eastAsia="de-DE"/>
    </w:rPr>
  </w:style>
  <w:style w:type="paragraph" w:customStyle="1" w:styleId="Text">
    <w:name w:val="Text"/>
    <w:basedOn w:val="berschrift2"/>
    <w:rsid w:val="00C87C78"/>
    <w:pPr>
      <w:spacing w:before="0" w:after="0" w:line="360" w:lineRule="auto"/>
    </w:pPr>
    <w:rPr>
      <w:rFonts w:ascii="Times New Roman" w:hAnsi="Times New Roman" w:cs="Times New Roman"/>
      <w:b w:val="0"/>
      <w:bCs w:val="0"/>
      <w:i w:val="0"/>
      <w:iCs w:val="0"/>
      <w:sz w:val="24"/>
      <w:szCs w:val="20"/>
    </w:rPr>
  </w:style>
  <w:style w:type="character" w:customStyle="1" w:styleId="berschrift6Zchn">
    <w:name w:val="Überschrift 6 Zchn"/>
    <w:link w:val="berschrift6"/>
    <w:semiHidden/>
    <w:rsid w:val="009D2684"/>
    <w:rPr>
      <w:rFonts w:ascii="Calibri" w:eastAsia="Times New Roman" w:hAnsi="Calibri" w:cs="Times New Roman"/>
      <w:b/>
      <w:bCs/>
      <w:sz w:val="22"/>
      <w:szCs w:val="22"/>
      <w:lang w:val="de-DE" w:eastAsia="de-DE"/>
    </w:rPr>
  </w:style>
  <w:style w:type="character" w:customStyle="1" w:styleId="berschrift7Zchn">
    <w:name w:val="Überschrift 7 Zchn"/>
    <w:link w:val="berschrift7"/>
    <w:semiHidden/>
    <w:rsid w:val="009D2684"/>
    <w:rPr>
      <w:rFonts w:ascii="Calibri" w:eastAsia="Times New Roman" w:hAnsi="Calibri" w:cs="Times New Roman"/>
      <w:sz w:val="24"/>
      <w:szCs w:val="24"/>
      <w:lang w:val="de-DE" w:eastAsia="de-DE"/>
    </w:rPr>
  </w:style>
  <w:style w:type="character" w:customStyle="1" w:styleId="berschrift8Zchn">
    <w:name w:val="Überschrift 8 Zchn"/>
    <w:link w:val="berschrift8"/>
    <w:rsid w:val="009D2684"/>
    <w:rPr>
      <w:rFonts w:ascii="Calibri" w:eastAsia="Times New Roman" w:hAnsi="Calibri" w:cs="Times New Roman"/>
      <w:i/>
      <w:iCs/>
      <w:sz w:val="24"/>
      <w:szCs w:val="24"/>
      <w:lang w:val="de-DE" w:eastAsia="de-DE"/>
    </w:rPr>
  </w:style>
  <w:style w:type="paragraph" w:styleId="Textkrper-Einzug2">
    <w:name w:val="Body Text Indent 2"/>
    <w:basedOn w:val="Standard"/>
    <w:link w:val="Textkrper-Einzug2Zchn"/>
    <w:rsid w:val="009D2684"/>
    <w:pPr>
      <w:spacing w:after="120" w:line="480" w:lineRule="auto"/>
      <w:ind w:left="283"/>
    </w:pPr>
  </w:style>
  <w:style w:type="character" w:customStyle="1" w:styleId="Textkrper-Einzug2Zchn">
    <w:name w:val="Textkörper-Einzug 2 Zchn"/>
    <w:link w:val="Textkrper-Einzug2"/>
    <w:rsid w:val="009D2684"/>
    <w:rPr>
      <w:sz w:val="24"/>
      <w:szCs w:val="24"/>
      <w:lang w:val="de-DE" w:eastAsia="de-DE"/>
    </w:rPr>
  </w:style>
  <w:style w:type="paragraph" w:styleId="Endnotentext">
    <w:name w:val="endnote text"/>
    <w:basedOn w:val="Standard"/>
    <w:link w:val="EndnotentextZchn"/>
    <w:rsid w:val="0094191F"/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rsid w:val="0094191F"/>
    <w:rPr>
      <w:lang w:val="de-DE" w:eastAsia="de-DE"/>
    </w:rPr>
  </w:style>
  <w:style w:type="character" w:styleId="Endnotenzeichen">
    <w:name w:val="endnote reference"/>
    <w:basedOn w:val="Absatz-Standardschriftart"/>
    <w:rsid w:val="0094191F"/>
    <w:rPr>
      <w:vertAlign w:val="superscript"/>
    </w:rPr>
  </w:style>
  <w:style w:type="paragraph" w:customStyle="1" w:styleId="FormatvorlageVerdana24ptFettBlockVor2ptNach2ptZeilena">
    <w:name w:val="Formatvorlage Verdana 24 pt Fett Block Vor:  2 pt Nach:  2 pt Zeilena..."/>
    <w:basedOn w:val="Standard"/>
    <w:rsid w:val="003C24CA"/>
    <w:pPr>
      <w:spacing w:before="40" w:after="40" w:line="360" w:lineRule="auto"/>
      <w:jc w:val="both"/>
    </w:pPr>
    <w:rPr>
      <w:rFonts w:ascii="Verdana" w:hAnsi="Verdana"/>
      <w:b/>
      <w:bCs/>
      <w:szCs w:val="20"/>
    </w:rPr>
  </w:style>
  <w:style w:type="character" w:customStyle="1" w:styleId="jrnl">
    <w:name w:val="jrnl"/>
    <w:rsid w:val="003C24CA"/>
  </w:style>
  <w:style w:type="paragraph" w:styleId="KeinLeerraum">
    <w:name w:val="No Spacing"/>
    <w:uiPriority w:val="1"/>
    <w:qFormat/>
    <w:rsid w:val="003C24CA"/>
    <w:rPr>
      <w:rFonts w:ascii="Calibri" w:eastAsia="Calibri" w:hAnsi="Calibri"/>
      <w:sz w:val="22"/>
      <w:szCs w:val="22"/>
      <w:lang w:eastAsia="en-US"/>
    </w:rPr>
  </w:style>
  <w:style w:type="character" w:customStyle="1" w:styleId="A4">
    <w:name w:val="A4"/>
    <w:uiPriority w:val="99"/>
    <w:rsid w:val="003C24CA"/>
    <w:rPr>
      <w:rFonts w:cs="Times New Roman PS"/>
      <w:color w:val="000000"/>
      <w:sz w:val="16"/>
      <w:szCs w:val="16"/>
      <w:u w:val="single"/>
    </w:rPr>
  </w:style>
  <w:style w:type="character" w:customStyle="1" w:styleId="A6">
    <w:name w:val="A6"/>
    <w:uiPriority w:val="99"/>
    <w:rsid w:val="003C24CA"/>
    <w:rPr>
      <w:rFonts w:cs="Times New Roman PS"/>
      <w:color w:val="000000"/>
      <w:sz w:val="9"/>
      <w:szCs w:val="9"/>
    </w:rPr>
  </w:style>
  <w:style w:type="paragraph" w:customStyle="1" w:styleId="Firmenname1">
    <w:name w:val="Firmenname1"/>
    <w:basedOn w:val="Standard"/>
    <w:next w:val="Standard"/>
    <w:rsid w:val="00913A56"/>
    <w:pPr>
      <w:tabs>
        <w:tab w:val="left" w:pos="1440"/>
        <w:tab w:val="right" w:pos="6480"/>
      </w:tabs>
      <w:spacing w:before="60" w:line="220" w:lineRule="atLeast"/>
    </w:pPr>
    <w:rPr>
      <w:rFonts w:ascii="Garamond" w:hAnsi="Garamond"/>
      <w:sz w:val="22"/>
      <w:szCs w:val="20"/>
      <w:lang w:val="de-AT" w:eastAsia="en-US"/>
    </w:rPr>
  </w:style>
  <w:style w:type="paragraph" w:customStyle="1" w:styleId="Ausbildung">
    <w:name w:val="Ausbildung"/>
    <w:basedOn w:val="Textkrper"/>
    <w:rsid w:val="00913A56"/>
    <w:pPr>
      <w:tabs>
        <w:tab w:val="num" w:pos="720"/>
      </w:tabs>
      <w:spacing w:after="60" w:line="240" w:lineRule="atLeast"/>
      <w:ind w:left="720" w:hanging="360"/>
    </w:pPr>
    <w:rPr>
      <w:rFonts w:ascii="Garamond" w:hAnsi="Garamond"/>
      <w:sz w:val="22"/>
      <w:szCs w:val="20"/>
      <w:lang w:val="de-AT" w:eastAsia="en-US"/>
    </w:rPr>
  </w:style>
  <w:style w:type="paragraph" w:customStyle="1" w:styleId="SchuleUniversitt">
    <w:name w:val="Schule/Universität"/>
    <w:basedOn w:val="Standard"/>
    <w:next w:val="Ausbildung"/>
    <w:rsid w:val="00913A56"/>
    <w:pPr>
      <w:tabs>
        <w:tab w:val="left" w:pos="1440"/>
        <w:tab w:val="right" w:pos="6480"/>
      </w:tabs>
      <w:spacing w:before="60" w:line="220" w:lineRule="atLeast"/>
    </w:pPr>
    <w:rPr>
      <w:rFonts w:ascii="Garamond" w:hAnsi="Garamond"/>
      <w:sz w:val="22"/>
      <w:szCs w:val="20"/>
      <w:lang w:val="de-AT" w:eastAsia="en-US"/>
    </w:rPr>
  </w:style>
  <w:style w:type="paragraph" w:customStyle="1" w:styleId="AngestrebteTtigkeit">
    <w:name w:val="Angestrebte Tätigkeit"/>
    <w:basedOn w:val="Standard"/>
    <w:next w:val="Textkrper"/>
    <w:rsid w:val="00913A56"/>
    <w:pPr>
      <w:spacing w:before="60" w:after="220" w:line="220" w:lineRule="atLeast"/>
      <w:jc w:val="both"/>
    </w:pPr>
    <w:rPr>
      <w:rFonts w:ascii="Garamond" w:hAnsi="Garamond"/>
      <w:sz w:val="22"/>
      <w:szCs w:val="20"/>
      <w:lang w:val="de-AT" w:eastAsia="en-US"/>
    </w:rPr>
  </w:style>
  <w:style w:type="character" w:customStyle="1" w:styleId="EinzugZchn">
    <w:name w:val="Einzug Zchn"/>
    <w:link w:val="Einzug"/>
    <w:rsid w:val="00913A56"/>
    <w:rPr>
      <w:rFonts w:ascii="Arial" w:hAnsi="Arial"/>
      <w:szCs w:val="22"/>
      <w:lang w:val="de-DE" w:eastAsia="de-DE"/>
    </w:rPr>
  </w:style>
  <w:style w:type="paragraph" w:customStyle="1" w:styleId="Einzug">
    <w:name w:val="Einzug"/>
    <w:basedOn w:val="Standard"/>
    <w:link w:val="EinzugZchn"/>
    <w:rsid w:val="00913A56"/>
    <w:pPr>
      <w:widowControl w:val="0"/>
      <w:autoSpaceDE w:val="0"/>
      <w:autoSpaceDN w:val="0"/>
      <w:adjustRightInd w:val="0"/>
      <w:spacing w:before="60"/>
      <w:ind w:left="454"/>
    </w:pPr>
    <w:rPr>
      <w:rFonts w:ascii="Arial" w:hAnsi="Arial"/>
      <w:sz w:val="20"/>
      <w:szCs w:val="22"/>
    </w:rPr>
  </w:style>
  <w:style w:type="character" w:customStyle="1" w:styleId="FuzeileZchn">
    <w:name w:val="Fußzeile Zchn"/>
    <w:basedOn w:val="Absatz-Standardschriftart"/>
    <w:link w:val="Fuzeile"/>
    <w:rsid w:val="00FA7326"/>
    <w:rPr>
      <w:sz w:val="24"/>
      <w:szCs w:val="24"/>
      <w:lang w:val="de-DE" w:eastAsia="de-DE"/>
    </w:rPr>
  </w:style>
  <w:style w:type="character" w:customStyle="1" w:styleId="highwire-cite-metadata-journal">
    <w:name w:val="highwire-cite-metadata-journal"/>
    <w:basedOn w:val="Absatz-Standardschriftar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date">
    <w:name w:val="highwire-cite-metadata-date"/>
    <w:basedOn w:val="Absatz-Standardschriftar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volume">
    <w:name w:val="highwire-cite-metadata-volume"/>
    <w:basedOn w:val="Absatz-Standardschriftar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pages">
    <w:name w:val="highwire-cite-metadata-pages"/>
    <w:basedOn w:val="Absatz-Standardschriftar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doi">
    <w:name w:val="highwire-cite-metadata-doi"/>
    <w:basedOn w:val="Absatz-Standardschriftar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label1">
    <w:name w:val="label1"/>
    <w:basedOn w:val="Absatz-Standardschriftart"/>
    <w:rsid w:val="00E5686D"/>
    <w:rPr>
      <w:b/>
      <w:bCs/>
      <w:sz w:val="24"/>
      <w:szCs w:val="24"/>
      <w:bdr w:val="none" w:sz="0" w:space="0" w:color="auto" w:frame="1"/>
      <w:vertAlign w:val="baseline"/>
    </w:rPr>
  </w:style>
  <w:style w:type="character" w:customStyle="1" w:styleId="highlight">
    <w:name w:val="highlight"/>
    <w:basedOn w:val="Absatz-Standardschriftart"/>
    <w:rsid w:val="005B360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AT" w:eastAsia="de-AT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note text" w:uiPriority="99"/>
    <w:lsdException w:name="annotation text" w:uiPriority="99"/>
    <w:lsdException w:name="caption" w:semiHidden="1" w:unhideWhenUsed="1" w:qFormat="1"/>
    <w:lsdException w:name="footnote reference" w:uiPriority="99"/>
    <w:lsdException w:name="annotation reference" w:uiPriority="99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64B49"/>
    <w:rPr>
      <w:sz w:val="24"/>
      <w:szCs w:val="24"/>
      <w:lang w:val="de-DE" w:eastAsia="de-DE"/>
    </w:rPr>
  </w:style>
  <w:style w:type="paragraph" w:styleId="Heading1">
    <w:name w:val="heading 1"/>
    <w:basedOn w:val="Normal"/>
    <w:next w:val="Normal"/>
    <w:link w:val="Heading1Char"/>
    <w:qFormat/>
    <w:rsid w:val="00E41DF7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E41DF7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E41DF7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E41DF7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41DF7"/>
    <w:pPr>
      <w:keepNext/>
      <w:overflowPunct w:val="0"/>
      <w:autoSpaceDE w:val="0"/>
      <w:autoSpaceDN w:val="0"/>
      <w:adjustRightInd w:val="0"/>
      <w:textAlignment w:val="baseline"/>
      <w:outlineLvl w:val="4"/>
    </w:pPr>
    <w:rPr>
      <w:rFonts w:ascii="Arial Black" w:hAnsi="Arial Black"/>
      <w:szCs w:val="20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9D2684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9D2684"/>
    <w:pPr>
      <w:spacing w:before="240" w:after="60"/>
      <w:outlineLvl w:val="6"/>
    </w:pPr>
    <w:rPr>
      <w:rFonts w:ascii="Calibri" w:hAnsi="Calibri"/>
    </w:rPr>
  </w:style>
  <w:style w:type="paragraph" w:styleId="Heading8">
    <w:name w:val="heading 8"/>
    <w:basedOn w:val="Normal"/>
    <w:next w:val="Normal"/>
    <w:link w:val="Heading8Char"/>
    <w:unhideWhenUsed/>
    <w:qFormat/>
    <w:rsid w:val="009D2684"/>
    <w:pPr>
      <w:spacing w:before="240" w:after="60"/>
      <w:outlineLvl w:val="7"/>
    </w:pPr>
    <w:rPr>
      <w:rFonts w:ascii="Calibri" w:hAnsi="Calibr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E41DF7"/>
    <w:rPr>
      <w:color w:val="0000FF"/>
      <w:u w:val="single"/>
    </w:rPr>
  </w:style>
  <w:style w:type="paragraph" w:styleId="NormalWeb">
    <w:name w:val="Normal (Web)"/>
    <w:basedOn w:val="Normal"/>
    <w:uiPriority w:val="99"/>
    <w:rsid w:val="00E41DF7"/>
    <w:pPr>
      <w:spacing w:before="100" w:beforeAutospacing="1" w:after="100" w:afterAutospacing="1"/>
    </w:pPr>
  </w:style>
  <w:style w:type="paragraph" w:styleId="BodyText">
    <w:name w:val="Body Text"/>
    <w:basedOn w:val="Normal"/>
    <w:rsid w:val="00E41DF7"/>
    <w:pPr>
      <w:spacing w:line="300" w:lineRule="atLeast"/>
      <w:jc w:val="both"/>
    </w:pPr>
    <w:rPr>
      <w:rFonts w:ascii="Verdana" w:hAnsi="Verdana"/>
      <w:sz w:val="18"/>
    </w:rPr>
  </w:style>
  <w:style w:type="paragraph" w:styleId="BodyText2">
    <w:name w:val="Body Text 2"/>
    <w:basedOn w:val="Normal"/>
    <w:rsid w:val="00E41DF7"/>
    <w:pPr>
      <w:spacing w:after="120" w:line="480" w:lineRule="auto"/>
    </w:pPr>
  </w:style>
  <w:style w:type="paragraph" w:styleId="BodyText3">
    <w:name w:val="Body Text 3"/>
    <w:basedOn w:val="Normal"/>
    <w:rsid w:val="00E41DF7"/>
    <w:pPr>
      <w:spacing w:after="120"/>
    </w:pPr>
    <w:rPr>
      <w:sz w:val="16"/>
      <w:szCs w:val="16"/>
    </w:rPr>
  </w:style>
  <w:style w:type="paragraph" w:customStyle="1" w:styleId="StandardAria11pkt">
    <w:name w:val="Standard + Aria. 11pkt"/>
    <w:basedOn w:val="BodyText2"/>
    <w:rsid w:val="00E41DF7"/>
    <w:pPr>
      <w:widowControl w:val="0"/>
      <w:spacing w:after="0" w:line="240" w:lineRule="auto"/>
    </w:pPr>
    <w:rPr>
      <w:rFonts w:ascii="Arial" w:hAnsi="Arial" w:cs="Arial"/>
      <w:b/>
      <w:bCs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rsid w:val="00E41DF7"/>
    <w:rPr>
      <w:sz w:val="20"/>
      <w:szCs w:val="20"/>
    </w:rPr>
  </w:style>
  <w:style w:type="character" w:styleId="FootnoteReference">
    <w:name w:val="footnote reference"/>
    <w:uiPriority w:val="99"/>
    <w:rsid w:val="00E41DF7"/>
    <w:rPr>
      <w:vertAlign w:val="superscript"/>
    </w:rPr>
  </w:style>
  <w:style w:type="character" w:customStyle="1" w:styleId="e-mailformatvorlage19">
    <w:name w:val="e-mailformatvorlage19"/>
    <w:semiHidden/>
    <w:rsid w:val="00E41DF7"/>
    <w:rPr>
      <w:rFonts w:ascii="Arial" w:hAnsi="Arial" w:cs="Arial" w:hint="default"/>
      <w:color w:val="000080"/>
      <w:sz w:val="20"/>
      <w:szCs w:val="20"/>
    </w:rPr>
  </w:style>
  <w:style w:type="paragraph" w:customStyle="1" w:styleId="RoutineLaser">
    <w:name w:val="RoutineLaser"/>
    <w:basedOn w:val="Normal"/>
    <w:rsid w:val="00E41DF7"/>
    <w:pPr>
      <w:autoSpaceDE w:val="0"/>
      <w:autoSpaceDN w:val="0"/>
    </w:pPr>
    <w:rPr>
      <w:rFonts w:ascii="Helvetica" w:hAnsi="Helvetica" w:cs="Helvetica"/>
    </w:rPr>
  </w:style>
  <w:style w:type="paragraph" w:styleId="DocumentMap">
    <w:name w:val="Document Map"/>
    <w:basedOn w:val="Normal"/>
    <w:semiHidden/>
    <w:rsid w:val="00E41DF7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BodyTextIndent">
    <w:name w:val="Body Text Indent"/>
    <w:basedOn w:val="Normal"/>
    <w:rsid w:val="00E41DF7"/>
    <w:pPr>
      <w:spacing w:after="120"/>
      <w:ind w:left="283"/>
    </w:pPr>
  </w:style>
  <w:style w:type="character" w:customStyle="1" w:styleId="mw-headline">
    <w:name w:val="mw-headline"/>
    <w:basedOn w:val="DefaultParagraphFont"/>
    <w:rsid w:val="00E41DF7"/>
  </w:style>
  <w:style w:type="character" w:customStyle="1" w:styleId="editsection">
    <w:name w:val="editsection"/>
    <w:basedOn w:val="DefaultParagraphFont"/>
    <w:rsid w:val="00E41DF7"/>
  </w:style>
  <w:style w:type="paragraph" w:styleId="ListBullet">
    <w:name w:val="List Bullet"/>
    <w:basedOn w:val="Normal"/>
    <w:autoRedefine/>
    <w:rsid w:val="00D81D06"/>
    <w:pPr>
      <w:numPr>
        <w:numId w:val="2"/>
      </w:numPr>
    </w:pPr>
    <w:rPr>
      <w:rFonts w:ascii="Arial" w:hAnsi="Arial" w:cs="Arial"/>
      <w:b/>
      <w:sz w:val="21"/>
      <w:szCs w:val="21"/>
    </w:rPr>
  </w:style>
  <w:style w:type="paragraph" w:customStyle="1" w:styleId="jbTitre1-1">
    <w:name w:val="jb_Titre1-1"/>
    <w:rsid w:val="00E41DF7"/>
    <w:pPr>
      <w:numPr>
        <w:ilvl w:val="1"/>
        <w:numId w:val="4"/>
      </w:numPr>
      <w:spacing w:before="240" w:line="360" w:lineRule="auto"/>
      <w:jc w:val="both"/>
      <w:outlineLvl w:val="1"/>
    </w:pPr>
    <w:rPr>
      <w:rFonts w:ascii="Times" w:hAnsi="Times"/>
      <w:b/>
      <w:sz w:val="36"/>
      <w:szCs w:val="36"/>
      <w:lang w:val="en-US" w:eastAsia="fr-FR"/>
    </w:rPr>
  </w:style>
  <w:style w:type="paragraph" w:customStyle="1" w:styleId="jbTitre1-1-1">
    <w:name w:val="jb_Titre1-1-1"/>
    <w:next w:val="jbTexte"/>
    <w:rsid w:val="00E41DF7"/>
    <w:pPr>
      <w:numPr>
        <w:ilvl w:val="2"/>
        <w:numId w:val="4"/>
      </w:numPr>
      <w:spacing w:before="240" w:line="360" w:lineRule="auto"/>
      <w:jc w:val="both"/>
      <w:outlineLvl w:val="2"/>
    </w:pPr>
    <w:rPr>
      <w:rFonts w:ascii="Times" w:hAnsi="Times"/>
      <w:b/>
      <w:sz w:val="32"/>
      <w:szCs w:val="32"/>
      <w:lang w:val="en-US" w:eastAsia="fr-FR"/>
    </w:rPr>
  </w:style>
  <w:style w:type="paragraph" w:customStyle="1" w:styleId="jbTexte">
    <w:name w:val="jb_Texte"/>
    <w:rsid w:val="00E41DF7"/>
    <w:pPr>
      <w:spacing w:before="120"/>
      <w:ind w:firstLine="709"/>
      <w:jc w:val="both"/>
    </w:pPr>
    <w:rPr>
      <w:rFonts w:ascii="Times" w:hAnsi="Times"/>
      <w:sz w:val="24"/>
      <w:szCs w:val="24"/>
      <w:lang w:val="en-US" w:eastAsia="fr-FR"/>
    </w:rPr>
  </w:style>
  <w:style w:type="paragraph" w:customStyle="1" w:styleId="jbTitre1-1-1-1">
    <w:name w:val="jb_Titre1-1-1-1"/>
    <w:basedOn w:val="BodyTextIndent"/>
    <w:rsid w:val="00E41DF7"/>
    <w:pPr>
      <w:numPr>
        <w:ilvl w:val="3"/>
        <w:numId w:val="4"/>
      </w:numPr>
      <w:tabs>
        <w:tab w:val="left" w:pos="360"/>
        <w:tab w:val="left" w:pos="567"/>
        <w:tab w:val="left" w:pos="851"/>
      </w:tabs>
      <w:autoSpaceDE w:val="0"/>
      <w:autoSpaceDN w:val="0"/>
      <w:spacing w:before="120" w:after="0" w:line="360" w:lineRule="auto"/>
      <w:jc w:val="both"/>
      <w:outlineLvl w:val="3"/>
    </w:pPr>
    <w:rPr>
      <w:rFonts w:ascii="Times" w:hAnsi="Times"/>
      <w:b/>
      <w:sz w:val="28"/>
      <w:szCs w:val="28"/>
      <w:lang w:val="en-US" w:eastAsia="fr-FR"/>
    </w:rPr>
  </w:style>
  <w:style w:type="paragraph" w:customStyle="1" w:styleId="jbTitre1-1-1-1-1-1">
    <w:name w:val="jb_Titre1-1-1-1-1-1"/>
    <w:basedOn w:val="jbTexte"/>
    <w:next w:val="jbTexte"/>
    <w:rsid w:val="00E41DF7"/>
    <w:pPr>
      <w:numPr>
        <w:ilvl w:val="5"/>
        <w:numId w:val="4"/>
      </w:numPr>
      <w:spacing w:line="360" w:lineRule="auto"/>
      <w:outlineLvl w:val="5"/>
    </w:pPr>
  </w:style>
  <w:style w:type="paragraph" w:customStyle="1" w:styleId="jbTitre1-1-1-1-1">
    <w:name w:val="jb_Titre1-1-1-1-1"/>
    <w:basedOn w:val="jbTitre1-1-1-1"/>
    <w:rsid w:val="00E41DF7"/>
    <w:pPr>
      <w:numPr>
        <w:ilvl w:val="4"/>
        <w:numId w:val="3"/>
      </w:numPr>
      <w:outlineLvl w:val="4"/>
    </w:pPr>
  </w:style>
  <w:style w:type="paragraph" w:styleId="Header">
    <w:name w:val="header"/>
    <w:basedOn w:val="Normal"/>
    <w:rsid w:val="00E41DF7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link w:val="FooterChar"/>
    <w:rsid w:val="00E41DF7"/>
    <w:pPr>
      <w:tabs>
        <w:tab w:val="center" w:pos="4536"/>
        <w:tab w:val="right" w:pos="9072"/>
      </w:tabs>
    </w:pPr>
  </w:style>
  <w:style w:type="paragraph" w:customStyle="1" w:styleId="Listenabsatz1">
    <w:name w:val="Listenabsatz1"/>
    <w:basedOn w:val="Normal"/>
    <w:qFormat/>
    <w:rsid w:val="00E41DF7"/>
    <w:pPr>
      <w:ind w:left="720"/>
    </w:pPr>
    <w:rPr>
      <w:rFonts w:ascii="Times" w:eastAsia="Times" w:hAnsi="Times"/>
      <w:szCs w:val="20"/>
      <w:lang w:val="fr-FR" w:eastAsia="fr-FR"/>
    </w:rPr>
  </w:style>
  <w:style w:type="paragraph" w:customStyle="1" w:styleId="Standaard11">
    <w:name w:val="Standaard 11"/>
    <w:basedOn w:val="Normal"/>
    <w:rsid w:val="00E41DF7"/>
    <w:pPr>
      <w:autoSpaceDE w:val="0"/>
      <w:autoSpaceDN w:val="0"/>
    </w:pPr>
    <w:rPr>
      <w:rFonts w:ascii="Times" w:hAnsi="Times"/>
      <w:sz w:val="22"/>
      <w:szCs w:val="22"/>
      <w:lang w:val="en-GB" w:eastAsia="fr-FR"/>
    </w:rPr>
  </w:style>
  <w:style w:type="paragraph" w:customStyle="1" w:styleId="jbTableau">
    <w:name w:val="jb_Tableau"/>
    <w:rsid w:val="00E41DF7"/>
    <w:pPr>
      <w:numPr>
        <w:numId w:val="1"/>
      </w:numPr>
      <w:tabs>
        <w:tab w:val="left" w:pos="284"/>
        <w:tab w:val="left" w:pos="851"/>
        <w:tab w:val="left" w:pos="8931"/>
      </w:tabs>
      <w:spacing w:line="360" w:lineRule="auto"/>
      <w:jc w:val="both"/>
    </w:pPr>
    <w:rPr>
      <w:rFonts w:ascii="Arial" w:hAnsi="Arial"/>
      <w:b/>
      <w:sz w:val="24"/>
      <w:szCs w:val="24"/>
      <w:lang w:val="en-US" w:eastAsia="fr-FR"/>
    </w:rPr>
  </w:style>
  <w:style w:type="character" w:styleId="PageNumber">
    <w:name w:val="page number"/>
    <w:basedOn w:val="DefaultParagraphFont"/>
    <w:rsid w:val="00E41DF7"/>
  </w:style>
  <w:style w:type="character" w:styleId="FollowedHyperlink">
    <w:name w:val="FollowedHyperlink"/>
    <w:rsid w:val="00F46B43"/>
    <w:rPr>
      <w:color w:val="800080"/>
      <w:u w:val="single"/>
    </w:rPr>
  </w:style>
  <w:style w:type="character" w:styleId="Strong">
    <w:name w:val="Strong"/>
    <w:qFormat/>
    <w:rsid w:val="00AC2AE4"/>
    <w:rPr>
      <w:b/>
      <w:bCs/>
    </w:rPr>
  </w:style>
  <w:style w:type="character" w:customStyle="1" w:styleId="apple-style-span">
    <w:name w:val="apple-style-span"/>
    <w:basedOn w:val="DefaultParagraphFont"/>
    <w:rsid w:val="00AA6A1F"/>
  </w:style>
  <w:style w:type="paragraph" w:styleId="PlainText">
    <w:name w:val="Plain Text"/>
    <w:basedOn w:val="Normal"/>
    <w:rsid w:val="000654DB"/>
    <w:rPr>
      <w:rFonts w:ascii="Courier New" w:hAnsi="Courier New" w:cs="Courier New"/>
      <w:sz w:val="20"/>
      <w:szCs w:val="20"/>
      <w:lang w:val="de-AT" w:eastAsia="de-AT"/>
    </w:rPr>
  </w:style>
  <w:style w:type="paragraph" w:styleId="BalloonText">
    <w:name w:val="Balloon Text"/>
    <w:basedOn w:val="Normal"/>
    <w:semiHidden/>
    <w:rsid w:val="003B6659"/>
    <w:rPr>
      <w:rFonts w:ascii="Tahoma" w:hAnsi="Tahoma" w:cs="Tahoma"/>
      <w:sz w:val="16"/>
      <w:szCs w:val="16"/>
    </w:rPr>
  </w:style>
  <w:style w:type="character" w:customStyle="1" w:styleId="e-mailformatvorlage47">
    <w:name w:val="e-mailformatvorlage47"/>
    <w:semiHidden/>
    <w:rsid w:val="00E448D9"/>
    <w:rPr>
      <w:rFonts w:ascii="Arial" w:hAnsi="Arial" w:cs="Arial" w:hint="default"/>
      <w:color w:val="000080"/>
      <w:sz w:val="20"/>
      <w:szCs w:val="20"/>
    </w:rPr>
  </w:style>
  <w:style w:type="character" w:customStyle="1" w:styleId="apple-converted-space">
    <w:name w:val="apple-converted-space"/>
    <w:basedOn w:val="DefaultParagraphFont"/>
    <w:rsid w:val="00BD2CB4"/>
  </w:style>
  <w:style w:type="character" w:customStyle="1" w:styleId="Heading1Char">
    <w:name w:val="Heading 1 Char"/>
    <w:link w:val="Heading1"/>
    <w:rsid w:val="009C0080"/>
    <w:rPr>
      <w:rFonts w:ascii="Arial" w:hAnsi="Arial" w:cs="Arial"/>
      <w:b/>
      <w:bCs/>
      <w:kern w:val="32"/>
      <w:sz w:val="32"/>
      <w:szCs w:val="32"/>
      <w:lang w:val="de-DE" w:eastAsia="de-DE"/>
    </w:rPr>
  </w:style>
  <w:style w:type="character" w:customStyle="1" w:styleId="FootnoteTextChar">
    <w:name w:val="Footnote Text Char"/>
    <w:link w:val="FootnoteText"/>
    <w:uiPriority w:val="99"/>
    <w:rsid w:val="009C0080"/>
    <w:rPr>
      <w:lang w:val="de-DE" w:eastAsia="de-DE"/>
    </w:rPr>
  </w:style>
  <w:style w:type="paragraph" w:styleId="ListParagraph">
    <w:name w:val="List Paragraph"/>
    <w:basedOn w:val="Normal"/>
    <w:uiPriority w:val="34"/>
    <w:qFormat/>
    <w:rsid w:val="00C91210"/>
    <w:pPr>
      <w:ind w:left="720"/>
      <w:contextualSpacing/>
    </w:pPr>
    <w:rPr>
      <w:rFonts w:ascii="Century Schoolbook" w:hAnsi="Century Schoolbook"/>
      <w:szCs w:val="20"/>
    </w:rPr>
  </w:style>
  <w:style w:type="paragraph" w:customStyle="1" w:styleId="bold">
    <w:name w:val="bold"/>
    <w:basedOn w:val="Normal"/>
    <w:rsid w:val="006F6CAB"/>
    <w:pPr>
      <w:spacing w:before="100" w:beforeAutospacing="1" w:after="100" w:afterAutospacing="1"/>
    </w:pPr>
    <w:rPr>
      <w:lang w:val="de-AT" w:eastAsia="de-AT"/>
    </w:rPr>
  </w:style>
  <w:style w:type="character" w:styleId="CommentReference">
    <w:name w:val="annotation reference"/>
    <w:uiPriority w:val="99"/>
    <w:rsid w:val="00CC7E9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CC7E93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CC7E93"/>
    <w:rPr>
      <w:lang w:val="de-DE" w:eastAsia="de-DE"/>
    </w:rPr>
  </w:style>
  <w:style w:type="paragraph" w:styleId="CommentSubject">
    <w:name w:val="annotation subject"/>
    <w:basedOn w:val="CommentText"/>
    <w:next w:val="CommentText"/>
    <w:link w:val="CommentSubjectChar"/>
    <w:rsid w:val="00CC7E93"/>
    <w:rPr>
      <w:b/>
      <w:bCs/>
    </w:rPr>
  </w:style>
  <w:style w:type="character" w:customStyle="1" w:styleId="CommentSubjectChar">
    <w:name w:val="Comment Subject Char"/>
    <w:link w:val="CommentSubject"/>
    <w:rsid w:val="00CC7E93"/>
    <w:rPr>
      <w:b/>
      <w:bCs/>
      <w:lang w:val="de-DE" w:eastAsia="de-DE"/>
    </w:rPr>
  </w:style>
  <w:style w:type="paragraph" w:styleId="Revision">
    <w:name w:val="Revision"/>
    <w:hidden/>
    <w:uiPriority w:val="99"/>
    <w:semiHidden/>
    <w:rsid w:val="00CC7E93"/>
    <w:rPr>
      <w:sz w:val="24"/>
      <w:szCs w:val="24"/>
      <w:lang w:val="de-DE" w:eastAsia="de-DE"/>
    </w:rPr>
  </w:style>
  <w:style w:type="paragraph" w:customStyle="1" w:styleId="Text">
    <w:name w:val="Text"/>
    <w:basedOn w:val="Heading2"/>
    <w:rsid w:val="00C87C78"/>
    <w:pPr>
      <w:spacing w:before="0" w:after="0" w:line="360" w:lineRule="auto"/>
    </w:pPr>
    <w:rPr>
      <w:rFonts w:ascii="Times New Roman" w:hAnsi="Times New Roman" w:cs="Times New Roman"/>
      <w:b w:val="0"/>
      <w:bCs w:val="0"/>
      <w:i w:val="0"/>
      <w:iCs w:val="0"/>
      <w:sz w:val="24"/>
      <w:szCs w:val="20"/>
    </w:rPr>
  </w:style>
  <w:style w:type="character" w:customStyle="1" w:styleId="Heading6Char">
    <w:name w:val="Heading 6 Char"/>
    <w:link w:val="Heading6"/>
    <w:semiHidden/>
    <w:rsid w:val="009D2684"/>
    <w:rPr>
      <w:rFonts w:ascii="Calibri" w:eastAsia="Times New Roman" w:hAnsi="Calibri" w:cs="Times New Roman"/>
      <w:b/>
      <w:bCs/>
      <w:sz w:val="22"/>
      <w:szCs w:val="22"/>
      <w:lang w:val="de-DE" w:eastAsia="de-DE"/>
    </w:rPr>
  </w:style>
  <w:style w:type="character" w:customStyle="1" w:styleId="Heading7Char">
    <w:name w:val="Heading 7 Char"/>
    <w:link w:val="Heading7"/>
    <w:semiHidden/>
    <w:rsid w:val="009D2684"/>
    <w:rPr>
      <w:rFonts w:ascii="Calibri" w:eastAsia="Times New Roman" w:hAnsi="Calibri" w:cs="Times New Roman"/>
      <w:sz w:val="24"/>
      <w:szCs w:val="24"/>
      <w:lang w:val="de-DE" w:eastAsia="de-DE"/>
    </w:rPr>
  </w:style>
  <w:style w:type="character" w:customStyle="1" w:styleId="Heading8Char">
    <w:name w:val="Heading 8 Char"/>
    <w:link w:val="Heading8"/>
    <w:rsid w:val="009D2684"/>
    <w:rPr>
      <w:rFonts w:ascii="Calibri" w:eastAsia="Times New Roman" w:hAnsi="Calibri" w:cs="Times New Roman"/>
      <w:i/>
      <w:iCs/>
      <w:sz w:val="24"/>
      <w:szCs w:val="24"/>
      <w:lang w:val="de-DE" w:eastAsia="de-DE"/>
    </w:rPr>
  </w:style>
  <w:style w:type="paragraph" w:styleId="BodyTextIndent2">
    <w:name w:val="Body Text Indent 2"/>
    <w:basedOn w:val="Normal"/>
    <w:link w:val="BodyTextIndent2Char"/>
    <w:rsid w:val="009D2684"/>
    <w:pPr>
      <w:spacing w:after="120" w:line="480" w:lineRule="auto"/>
      <w:ind w:left="283"/>
    </w:pPr>
  </w:style>
  <w:style w:type="character" w:customStyle="1" w:styleId="BodyTextIndent2Char">
    <w:name w:val="Body Text Indent 2 Char"/>
    <w:link w:val="BodyTextIndent2"/>
    <w:rsid w:val="009D2684"/>
    <w:rPr>
      <w:sz w:val="24"/>
      <w:szCs w:val="24"/>
      <w:lang w:val="de-DE" w:eastAsia="de-DE"/>
    </w:rPr>
  </w:style>
  <w:style w:type="paragraph" w:styleId="EndnoteText">
    <w:name w:val="endnote text"/>
    <w:basedOn w:val="Normal"/>
    <w:link w:val="EndnoteTextChar"/>
    <w:rsid w:val="0094191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94191F"/>
    <w:rPr>
      <w:lang w:val="de-DE" w:eastAsia="de-DE"/>
    </w:rPr>
  </w:style>
  <w:style w:type="character" w:styleId="EndnoteReference">
    <w:name w:val="endnote reference"/>
    <w:basedOn w:val="DefaultParagraphFont"/>
    <w:rsid w:val="0094191F"/>
    <w:rPr>
      <w:vertAlign w:val="superscript"/>
    </w:rPr>
  </w:style>
  <w:style w:type="paragraph" w:customStyle="1" w:styleId="FormatvorlageVerdana24ptFettBlockVor2ptNach2ptZeilena">
    <w:name w:val="Formatvorlage Verdana 24 pt Fett Block Vor:  2 pt Nach:  2 pt Zeilena..."/>
    <w:basedOn w:val="Normal"/>
    <w:rsid w:val="003C24CA"/>
    <w:pPr>
      <w:spacing w:before="40" w:after="40" w:line="360" w:lineRule="auto"/>
      <w:jc w:val="both"/>
    </w:pPr>
    <w:rPr>
      <w:rFonts w:ascii="Verdana" w:hAnsi="Verdana"/>
      <w:b/>
      <w:bCs/>
      <w:szCs w:val="20"/>
    </w:rPr>
  </w:style>
  <w:style w:type="character" w:customStyle="1" w:styleId="jrnl">
    <w:name w:val="jrnl"/>
    <w:rsid w:val="003C24CA"/>
  </w:style>
  <w:style w:type="paragraph" w:styleId="NoSpacing">
    <w:name w:val="No Spacing"/>
    <w:uiPriority w:val="1"/>
    <w:qFormat/>
    <w:rsid w:val="003C24CA"/>
    <w:rPr>
      <w:rFonts w:ascii="Calibri" w:eastAsia="Calibri" w:hAnsi="Calibri"/>
      <w:sz w:val="22"/>
      <w:szCs w:val="22"/>
      <w:lang w:eastAsia="en-US"/>
    </w:rPr>
  </w:style>
  <w:style w:type="character" w:customStyle="1" w:styleId="A4">
    <w:name w:val="A4"/>
    <w:uiPriority w:val="99"/>
    <w:rsid w:val="003C24CA"/>
    <w:rPr>
      <w:rFonts w:cs="Times New Roman PS"/>
      <w:color w:val="000000"/>
      <w:sz w:val="16"/>
      <w:szCs w:val="16"/>
      <w:u w:val="single"/>
    </w:rPr>
  </w:style>
  <w:style w:type="character" w:customStyle="1" w:styleId="A6">
    <w:name w:val="A6"/>
    <w:uiPriority w:val="99"/>
    <w:rsid w:val="003C24CA"/>
    <w:rPr>
      <w:rFonts w:cs="Times New Roman PS"/>
      <w:color w:val="000000"/>
      <w:sz w:val="9"/>
      <w:szCs w:val="9"/>
    </w:rPr>
  </w:style>
  <w:style w:type="paragraph" w:customStyle="1" w:styleId="Firmenname1">
    <w:name w:val="Firmenname1"/>
    <w:basedOn w:val="Normal"/>
    <w:next w:val="Normal"/>
    <w:rsid w:val="00913A56"/>
    <w:pPr>
      <w:tabs>
        <w:tab w:val="left" w:pos="1440"/>
        <w:tab w:val="right" w:pos="6480"/>
      </w:tabs>
      <w:spacing w:before="60" w:line="220" w:lineRule="atLeast"/>
    </w:pPr>
    <w:rPr>
      <w:rFonts w:ascii="Garamond" w:hAnsi="Garamond"/>
      <w:sz w:val="22"/>
      <w:szCs w:val="20"/>
      <w:lang w:val="de-AT" w:eastAsia="en-US"/>
    </w:rPr>
  </w:style>
  <w:style w:type="paragraph" w:customStyle="1" w:styleId="Ausbildung">
    <w:name w:val="Ausbildung"/>
    <w:basedOn w:val="BodyText"/>
    <w:rsid w:val="00913A56"/>
    <w:pPr>
      <w:tabs>
        <w:tab w:val="num" w:pos="720"/>
      </w:tabs>
      <w:spacing w:after="60" w:line="240" w:lineRule="atLeast"/>
      <w:ind w:left="720" w:hanging="360"/>
    </w:pPr>
    <w:rPr>
      <w:rFonts w:ascii="Garamond" w:hAnsi="Garamond"/>
      <w:sz w:val="22"/>
      <w:szCs w:val="20"/>
      <w:lang w:val="de-AT" w:eastAsia="en-US"/>
    </w:rPr>
  </w:style>
  <w:style w:type="paragraph" w:customStyle="1" w:styleId="SchuleUniversitt">
    <w:name w:val="Schule/Universität"/>
    <w:basedOn w:val="Normal"/>
    <w:next w:val="Ausbildung"/>
    <w:rsid w:val="00913A56"/>
    <w:pPr>
      <w:tabs>
        <w:tab w:val="left" w:pos="1440"/>
        <w:tab w:val="right" w:pos="6480"/>
      </w:tabs>
      <w:spacing w:before="60" w:line="220" w:lineRule="atLeast"/>
    </w:pPr>
    <w:rPr>
      <w:rFonts w:ascii="Garamond" w:hAnsi="Garamond"/>
      <w:sz w:val="22"/>
      <w:szCs w:val="20"/>
      <w:lang w:val="de-AT" w:eastAsia="en-US"/>
    </w:rPr>
  </w:style>
  <w:style w:type="paragraph" w:customStyle="1" w:styleId="AngestrebteTtigkeit">
    <w:name w:val="Angestrebte Tätigkeit"/>
    <w:basedOn w:val="Normal"/>
    <w:next w:val="BodyText"/>
    <w:rsid w:val="00913A56"/>
    <w:pPr>
      <w:spacing w:before="60" w:after="220" w:line="220" w:lineRule="atLeast"/>
      <w:jc w:val="both"/>
    </w:pPr>
    <w:rPr>
      <w:rFonts w:ascii="Garamond" w:hAnsi="Garamond"/>
      <w:sz w:val="22"/>
      <w:szCs w:val="20"/>
      <w:lang w:val="de-AT" w:eastAsia="en-US"/>
    </w:rPr>
  </w:style>
  <w:style w:type="character" w:customStyle="1" w:styleId="EinzugZchn">
    <w:name w:val="Einzug Zchn"/>
    <w:link w:val="Einzug"/>
    <w:rsid w:val="00913A56"/>
    <w:rPr>
      <w:rFonts w:ascii="Arial" w:hAnsi="Arial"/>
      <w:szCs w:val="22"/>
      <w:lang w:val="de-DE" w:eastAsia="de-DE"/>
    </w:rPr>
  </w:style>
  <w:style w:type="paragraph" w:customStyle="1" w:styleId="Einzug">
    <w:name w:val="Einzug"/>
    <w:basedOn w:val="Normal"/>
    <w:link w:val="EinzugZchn"/>
    <w:rsid w:val="00913A56"/>
    <w:pPr>
      <w:widowControl w:val="0"/>
      <w:autoSpaceDE w:val="0"/>
      <w:autoSpaceDN w:val="0"/>
      <w:adjustRightInd w:val="0"/>
      <w:spacing w:before="60"/>
      <w:ind w:left="454"/>
    </w:pPr>
    <w:rPr>
      <w:rFonts w:ascii="Arial" w:hAnsi="Arial"/>
      <w:sz w:val="20"/>
      <w:szCs w:val="22"/>
    </w:rPr>
  </w:style>
  <w:style w:type="character" w:customStyle="1" w:styleId="FooterChar">
    <w:name w:val="Footer Char"/>
    <w:basedOn w:val="DefaultParagraphFont"/>
    <w:link w:val="Footer"/>
    <w:rsid w:val="00FA7326"/>
    <w:rPr>
      <w:sz w:val="24"/>
      <w:szCs w:val="24"/>
      <w:lang w:val="de-DE" w:eastAsia="de-DE"/>
    </w:rPr>
  </w:style>
  <w:style w:type="character" w:customStyle="1" w:styleId="highwire-cite-metadata-journal">
    <w:name w:val="highwire-cite-metadata-journal"/>
    <w:basedOn w:val="DefaultParagraphFon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date">
    <w:name w:val="highwire-cite-metadata-date"/>
    <w:basedOn w:val="DefaultParagraphFon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volume">
    <w:name w:val="highwire-cite-metadata-volume"/>
    <w:basedOn w:val="DefaultParagraphFon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pages">
    <w:name w:val="highwire-cite-metadata-pages"/>
    <w:basedOn w:val="DefaultParagraphFon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highwire-cite-metadata-doi">
    <w:name w:val="highwire-cite-metadata-doi"/>
    <w:basedOn w:val="DefaultParagraphFont"/>
    <w:rsid w:val="00E5686D"/>
    <w:rPr>
      <w:sz w:val="24"/>
      <w:szCs w:val="24"/>
      <w:bdr w:val="none" w:sz="0" w:space="0" w:color="auto" w:frame="1"/>
      <w:vertAlign w:val="baseline"/>
    </w:rPr>
  </w:style>
  <w:style w:type="character" w:customStyle="1" w:styleId="label1">
    <w:name w:val="label1"/>
    <w:basedOn w:val="DefaultParagraphFont"/>
    <w:rsid w:val="00E5686D"/>
    <w:rPr>
      <w:b/>
      <w:bCs/>
      <w:sz w:val="24"/>
      <w:szCs w:val="24"/>
      <w:bdr w:val="none" w:sz="0" w:space="0" w:color="auto" w:frame="1"/>
      <w:vertAlign w:val="baseline"/>
    </w:rPr>
  </w:style>
  <w:style w:type="character" w:customStyle="1" w:styleId="highlight">
    <w:name w:val="highlight"/>
    <w:basedOn w:val="DefaultParagraphFont"/>
    <w:rsid w:val="005B360D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27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23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08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2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14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003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92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816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28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985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396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008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2680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0715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929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98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7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0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35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70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08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754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705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43944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70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72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32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69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7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9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0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76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9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66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01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192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3391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1009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9551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154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997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61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285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5615061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84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gela.zacharasiewicz@wienkav.at" TargetMode="External"/><Relationship Id="rId13" Type="http://schemas.openxmlformats.org/officeDocument/2006/relationships/footer" Target="footer2.xml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medical-media-consulting.at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mailto:harald.schenk@medical-media-consulting.at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harald.schenk@medical-media-consulting.at" TargetMode="External"/><Relationship Id="rId14" Type="http://schemas.openxmlformats.org/officeDocument/2006/relationships/header" Target="header1.xml"/></Relationships>
</file>

<file path=word/_rels/end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ncbi.nlm.nih.gov/pubmed/?term=Gupta+RP%2C+Strachan+DP%3A+Ventilatory+function+as+a+predictor+of+mortality+in+lifelong+non-smokers%3A+evidence+from+large+British+cohort+studies." TargetMode="External"/><Relationship Id="rId2" Type="http://schemas.openxmlformats.org/officeDocument/2006/relationships/hyperlink" Target="https://www.ncbi.nlm.nih.gov/pubmed/?term=Strachan%20DP%5BAuthor%5D&amp;cauthor=true&amp;cauthor_uid=28706094" TargetMode="External"/><Relationship Id="rId1" Type="http://schemas.openxmlformats.org/officeDocument/2006/relationships/hyperlink" Target="https://www.ncbi.nlm.nih.gov/pubmed/?term=Gupta%20RP%5BAuthor%5D&amp;cauthor=true&amp;cauthor_uid=28706094" TargetMode="External"/><Relationship Id="rId5" Type="http://schemas.openxmlformats.org/officeDocument/2006/relationships/hyperlink" Target="http://appswhoint/iris/bitstream/10665/250141/1/9789241511353-engpdf" TargetMode="External"/><Relationship Id="rId4" Type="http://schemas.openxmlformats.org/officeDocument/2006/relationships/hyperlink" Target="http://www.lungfunction.org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A66ED25-F94D-4DB3-A204-DAC15979B1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09</Words>
  <Characters>7621</Characters>
  <Application>Microsoft Office Word</Application>
  <DocSecurity>0</DocSecurity>
  <Lines>63</Lines>
  <Paragraphs>1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>Preses</vt:lpstr>
    </vt:vector>
  </TitlesOfParts>
  <Company>Harald Schenk</Company>
  <LinksUpToDate>false</LinksUpToDate>
  <CharactersWithSpaces>8813</CharactersWithSpaces>
  <SharedDoc>false</SharedDoc>
  <HLinks>
    <vt:vector size="24" baseType="variant">
      <vt:variant>
        <vt:i4>65637</vt:i4>
      </vt:variant>
      <vt:variant>
        <vt:i4>9</vt:i4>
      </vt:variant>
      <vt:variant>
        <vt:i4>0</vt:i4>
      </vt:variant>
      <vt:variant>
        <vt:i4>5</vt:i4>
      </vt:variant>
      <vt:variant>
        <vt:lpwstr>mailto:harald.schenk@medical-media-consulting.at</vt:lpwstr>
      </vt:variant>
      <vt:variant>
        <vt:lpwstr/>
      </vt:variant>
      <vt:variant>
        <vt:i4>6094904</vt:i4>
      </vt:variant>
      <vt:variant>
        <vt:i4>6</vt:i4>
      </vt:variant>
      <vt:variant>
        <vt:i4>0</vt:i4>
      </vt:variant>
      <vt:variant>
        <vt:i4>5</vt:i4>
      </vt:variant>
      <vt:variant>
        <vt:lpwstr>mailto:barbara.urban@medical-media-consulting.at</vt:lpwstr>
      </vt:variant>
      <vt:variant>
        <vt:lpwstr/>
      </vt:variant>
      <vt:variant>
        <vt:i4>2097245</vt:i4>
      </vt:variant>
      <vt:variant>
        <vt:i4>3</vt:i4>
      </vt:variant>
      <vt:variant>
        <vt:i4>0</vt:i4>
      </vt:variant>
      <vt:variant>
        <vt:i4>5</vt:i4>
      </vt:variant>
      <vt:variant>
        <vt:lpwstr>mailto:m.studnicka@salk.at</vt:lpwstr>
      </vt:variant>
      <vt:variant>
        <vt:lpwstr/>
      </vt:variant>
      <vt:variant>
        <vt:i4>6946873</vt:i4>
      </vt:variant>
      <vt:variant>
        <vt:i4>0</vt:i4>
      </vt:variant>
      <vt:variant>
        <vt:i4>0</vt:i4>
      </vt:variant>
      <vt:variant>
        <vt:i4>5</vt:i4>
      </vt:variant>
      <vt:variant>
        <vt:lpwstr>tel:+4366244823300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>harald</cp:lastModifiedBy>
  <cp:revision>6</cp:revision>
  <cp:lastPrinted>2016-10-03T11:05:00Z</cp:lastPrinted>
  <dcterms:created xsi:type="dcterms:W3CDTF">2017-09-27T19:33:00Z</dcterms:created>
  <dcterms:modified xsi:type="dcterms:W3CDTF">2017-10-02T07:58:00Z</dcterms:modified>
</cp:coreProperties>
</file>